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04C7" w:rsidRDefault="0060474F">
      <w:r>
        <w:rPr>
          <w:rFonts w:ascii="Arial" w:eastAsia="Arial" w:hAnsi="Arial" w:cs="Arial"/>
          <w:sz w:val="24"/>
          <w:szCs w:val="24"/>
        </w:rPr>
        <w:t>Table 2 The critical appraisal of the articles retrieved</w:t>
      </w:r>
    </w:p>
    <w:tbl>
      <w:tblPr>
        <w:tblW w:w="14760" w:type="dxa"/>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00"/>
      </w:tblPr>
      <w:tblGrid>
        <w:gridCol w:w="1350"/>
        <w:gridCol w:w="810"/>
        <w:gridCol w:w="965"/>
        <w:gridCol w:w="896"/>
        <w:gridCol w:w="494"/>
        <w:gridCol w:w="713"/>
        <w:gridCol w:w="1072"/>
        <w:gridCol w:w="1530"/>
        <w:gridCol w:w="1260"/>
        <w:gridCol w:w="1260"/>
        <w:gridCol w:w="1440"/>
        <w:gridCol w:w="1350"/>
        <w:gridCol w:w="1620"/>
      </w:tblGrid>
      <w:tr w:rsidR="0060474F" w:rsidRPr="00B22C55" w:rsidTr="00B22C55">
        <w:tc>
          <w:tcPr>
            <w:tcW w:w="1350"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 xml:space="preserve">Article </w:t>
            </w:r>
          </w:p>
          <w:p w:rsidR="0060474F" w:rsidRPr="00B22C55" w:rsidRDefault="0060474F" w:rsidP="00B22C55">
            <w:pPr>
              <w:widowControl/>
              <w:snapToGrid w:val="0"/>
              <w:jc w:val="left"/>
              <w:rPr>
                <w:rFonts w:ascii="Arial" w:eastAsia="Arial" w:hAnsi="Arial" w:cs="Arial"/>
                <w:b/>
                <w:bCs/>
                <w:kern w:val="0"/>
                <w:sz w:val="18"/>
                <w:szCs w:val="18"/>
                <w:lang w:eastAsia="en-US"/>
              </w:rPr>
            </w:pPr>
          </w:p>
        </w:tc>
        <w:tc>
          <w:tcPr>
            <w:tcW w:w="810"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Year of publication</w:t>
            </w:r>
          </w:p>
        </w:tc>
        <w:tc>
          <w:tcPr>
            <w:tcW w:w="965"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 xml:space="preserve">Authors </w:t>
            </w:r>
          </w:p>
        </w:tc>
        <w:tc>
          <w:tcPr>
            <w:tcW w:w="896"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 xml:space="preserve">Participants </w:t>
            </w:r>
          </w:p>
        </w:tc>
        <w:tc>
          <w:tcPr>
            <w:tcW w:w="494"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Sample size</w:t>
            </w:r>
          </w:p>
        </w:tc>
        <w:tc>
          <w:tcPr>
            <w:tcW w:w="713"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 xml:space="preserve">Evidence of research </w:t>
            </w:r>
          </w:p>
          <w:p w:rsidR="0060474F" w:rsidRPr="00B22C55" w:rsidRDefault="0060474F" w:rsidP="00B22C55">
            <w:pPr>
              <w:widowControl/>
              <w:snapToGrid w:val="0"/>
              <w:jc w:val="left"/>
              <w:rPr>
                <w:rFonts w:ascii="Arial" w:eastAsia="Arial" w:hAnsi="Arial" w:cs="Arial"/>
                <w:b/>
                <w:bCs/>
                <w:kern w:val="0"/>
                <w:sz w:val="18"/>
                <w:szCs w:val="18"/>
                <w:lang w:eastAsia="en-US"/>
              </w:rPr>
            </w:pPr>
          </w:p>
        </w:tc>
        <w:tc>
          <w:tcPr>
            <w:tcW w:w="1072"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 xml:space="preserve">Intervention </w:t>
            </w:r>
          </w:p>
        </w:tc>
        <w:tc>
          <w:tcPr>
            <w:tcW w:w="1530"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Comparison</w:t>
            </w:r>
          </w:p>
        </w:tc>
        <w:tc>
          <w:tcPr>
            <w:tcW w:w="1260"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Outcome</w:t>
            </w:r>
          </w:p>
        </w:tc>
        <w:tc>
          <w:tcPr>
            <w:tcW w:w="1260"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Attrition</w:t>
            </w:r>
          </w:p>
        </w:tc>
        <w:tc>
          <w:tcPr>
            <w:tcW w:w="1440"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Treatment period</w:t>
            </w:r>
          </w:p>
        </w:tc>
        <w:tc>
          <w:tcPr>
            <w:tcW w:w="1350"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Follow up (FU)</w:t>
            </w:r>
          </w:p>
        </w:tc>
        <w:tc>
          <w:tcPr>
            <w:tcW w:w="1620" w:type="dxa"/>
          </w:tcPr>
          <w:p w:rsidR="0060474F" w:rsidRPr="00B22C55" w:rsidRDefault="0060474F" w:rsidP="00B22C55">
            <w:pPr>
              <w:widowControl/>
              <w:snapToGrid w:val="0"/>
              <w:jc w:val="left"/>
              <w:rPr>
                <w:rFonts w:ascii="Arial" w:eastAsia="Arial" w:hAnsi="Arial" w:cs="Arial"/>
                <w:b/>
                <w:bCs/>
                <w:kern w:val="0"/>
                <w:sz w:val="18"/>
                <w:szCs w:val="18"/>
                <w:lang w:eastAsia="en-US"/>
              </w:rPr>
            </w:pPr>
            <w:r w:rsidRPr="00B22C55">
              <w:rPr>
                <w:rFonts w:ascii="Arial" w:eastAsia="Arial" w:hAnsi="Arial" w:cs="Arial"/>
                <w:b/>
                <w:bCs/>
                <w:kern w:val="0"/>
                <w:sz w:val="18"/>
                <w:szCs w:val="18"/>
                <w:lang w:eastAsia="en-US"/>
              </w:rPr>
              <w:t>Quality of research</w:t>
            </w:r>
          </w:p>
        </w:tc>
      </w:tr>
      <w:tr w:rsidR="0060474F" w:rsidRPr="00B22C55" w:rsidTr="00B22C55">
        <w:tc>
          <w:tcPr>
            <w:tcW w:w="1350" w:type="dxa"/>
          </w:tcPr>
          <w:p w:rsidR="0060474F" w:rsidRPr="00E07F1E" w:rsidRDefault="0060474F" w:rsidP="00E07F1E">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t>Slow and steady wins the race: A randomized clinical trial (RCT) of acceptance and commitment therapy targeting shame in substance use disorders</w:t>
            </w:r>
            <w:r w:rsidR="00E07F1E">
              <w:rPr>
                <w:rFonts w:ascii="Arial" w:hAnsi="Arial" w:cs="Arial" w:hint="eastAsia"/>
                <w:kern w:val="0"/>
                <w:sz w:val="18"/>
                <w:szCs w:val="18"/>
              </w:rPr>
              <w:t xml:space="preserve"> [1]</w:t>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2</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uomaJB,  Kohlenberg BS, Hayes SC, Fletcher L.</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People with substance use disorder (SUD) coming to a treatment clinic</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33</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1 evidence</w:t>
            </w:r>
          </w:p>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RCT</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Treatment as usual (TAU)</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Decrease in shame and substance abuse; Increase in participation in treatment. The decrease in substance use was statistically significant P = .002.</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1% post-assessment of the intervention group and 44% at 4 months Follow up (FU)</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three 2 hours session per week for 28 days</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4 month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w:t>
            </w:r>
          </w:p>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mall sample size, therefore, lack of generalizability affecting external validity; lack of blinding leading to Hawthorne effect which will threaten the internal validity of the study; The lack of blinding can also make the treatment group receive special care and introduce bias in reporting</w:t>
            </w:r>
          </w:p>
        </w:tc>
      </w:tr>
      <w:tr w:rsidR="0060474F" w:rsidRPr="00B22C55" w:rsidTr="00B22C55">
        <w:tc>
          <w:tcPr>
            <w:tcW w:w="1350" w:type="dxa"/>
          </w:tcPr>
          <w:p w:rsidR="0060474F" w:rsidRPr="00E07F1E" w:rsidRDefault="0060474F" w:rsidP="00E07F1E">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t>Randomized, controlled pilot trial of a smartphone app for smoking cessation using acceptance and commitment therapy</w:t>
            </w:r>
            <w:r w:rsidR="00E07F1E">
              <w:rPr>
                <w:rFonts w:ascii="Arial" w:hAnsi="Arial" w:cs="Arial" w:hint="eastAsia"/>
                <w:kern w:val="0"/>
                <w:sz w:val="18"/>
                <w:szCs w:val="18"/>
              </w:rPr>
              <w:t xml:space="preserve"> [2]</w:t>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4</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Bricker JB, Mull KE, Kientz JA, Vilardaga R, Mercer L D, AkiokaKJ,  Heffner </w:t>
            </w:r>
            <w:r w:rsidRPr="00B22C55">
              <w:rPr>
                <w:rFonts w:ascii="Arial" w:eastAsia="Arial" w:hAnsi="Arial" w:cs="Arial"/>
                <w:kern w:val="0"/>
                <w:sz w:val="18"/>
                <w:szCs w:val="18"/>
                <w:lang w:eastAsia="en-US"/>
              </w:rPr>
              <w:lastRenderedPageBreak/>
              <w:t>JL.</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Participant who smoke</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96</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1 (pilot study)</w:t>
            </w:r>
          </w:p>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RCT</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 on a smartphone</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mokefree.gov Smartphone App</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Decrease cigarette smoking in the smartphone app for smoking cessation. The difference was statistically </w:t>
            </w:r>
            <w:r w:rsidRPr="00B22C55">
              <w:rPr>
                <w:rFonts w:ascii="Arial" w:eastAsia="Arial" w:hAnsi="Arial" w:cs="Arial"/>
                <w:kern w:val="0"/>
                <w:sz w:val="18"/>
                <w:szCs w:val="18"/>
                <w:lang w:eastAsia="en-US"/>
              </w:rPr>
              <w:lastRenderedPageBreak/>
              <w:t>significant 13% (95% at a confidence interval of : 6%-22%) in SmartQuit and 8% (95% at a confidence interval of: 3%-16%) in QuitGuide (OR = 2.7; 95% CI = 0.8-10.3)</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16% at 2 months FU</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 months</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 month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w:t>
            </w:r>
          </w:p>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Small sample size lack of generalizability which can affect the external validity of the study; lack of blinding which can lead to treatment effects and reporting </w:t>
            </w:r>
            <w:r w:rsidRPr="00B22C55">
              <w:rPr>
                <w:rFonts w:ascii="Arial" w:eastAsia="Arial" w:hAnsi="Arial" w:cs="Arial"/>
                <w:kern w:val="0"/>
                <w:sz w:val="18"/>
                <w:szCs w:val="18"/>
                <w:lang w:eastAsia="en-US"/>
              </w:rPr>
              <w:lastRenderedPageBreak/>
              <w:t>bias both affecting the internal validity of the study</w:t>
            </w:r>
          </w:p>
        </w:tc>
      </w:tr>
      <w:tr w:rsidR="0060474F" w:rsidRPr="00B22C55" w:rsidTr="00B22C55">
        <w:tc>
          <w:tcPr>
            <w:tcW w:w="1350" w:type="dxa"/>
          </w:tcPr>
          <w:p w:rsidR="0060474F" w:rsidRPr="00E07F1E" w:rsidRDefault="0060474F" w:rsidP="00E07F1E">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lastRenderedPageBreak/>
              <w:t xml:space="preserve">Acceptance and commitment therapy versus cognitive-behavioral therapy in the treatment of substance use disorder with incarcerated women </w:t>
            </w:r>
            <w:r w:rsidR="00E07F1E">
              <w:rPr>
                <w:rFonts w:ascii="Arial" w:hAnsi="Arial" w:cs="Arial" w:hint="eastAsia"/>
                <w:kern w:val="0"/>
                <w:sz w:val="18"/>
                <w:szCs w:val="18"/>
              </w:rPr>
              <w:t>[3]</w:t>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4</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anza PV, Garcia PF, Lamelas FR, Gonzalez-Menedez A.</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Incarcerated women with SUD</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50</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1</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CBT</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Reduction in use of the substance on follow up treatment by the patient with ACT(27.8 %) rather than CBT(15.8%) which was statistically significant. P value = .000 post treatment and ACT (43.8%) and CBT ( 26.7%) at 6 months follow up</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12.5% at 6 months FU </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6 weeks</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6 month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 small sample size and so lack of generalizability</w:t>
            </w:r>
          </w:p>
        </w:tc>
      </w:tr>
      <w:tr w:rsidR="0060474F" w:rsidRPr="00B22C55" w:rsidTr="00B22C55">
        <w:tc>
          <w:tcPr>
            <w:tcW w:w="1350" w:type="dxa"/>
          </w:tcPr>
          <w:p w:rsidR="0060474F" w:rsidRPr="00E07F1E" w:rsidRDefault="0060474F" w:rsidP="00E07F1E">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t xml:space="preserve">Long-term outcomes of </w:t>
            </w:r>
            <w:r w:rsidRPr="00B22C55">
              <w:rPr>
                <w:rFonts w:ascii="Arial" w:eastAsia="Arial" w:hAnsi="Arial" w:cs="Arial"/>
                <w:kern w:val="0"/>
                <w:sz w:val="18"/>
                <w:szCs w:val="18"/>
                <w:lang w:eastAsia="en-US"/>
              </w:rPr>
              <w:lastRenderedPageBreak/>
              <w:t>Acceptance and Commitment Therapy in drug-dependent female inmates: A randomized controlled tria</w:t>
            </w:r>
            <w:r w:rsidRPr="00556FE3">
              <w:rPr>
                <w:rFonts w:ascii="Arial" w:eastAsia="Arial" w:hAnsi="Arial" w:cs="Arial"/>
                <w:kern w:val="0"/>
                <w:sz w:val="18"/>
                <w:szCs w:val="18"/>
                <w:highlight w:val="yellow"/>
                <w:lang w:eastAsia="en-US"/>
              </w:rPr>
              <w:t>l</w:t>
            </w:r>
            <w:r w:rsidR="00E07F1E">
              <w:rPr>
                <w:rFonts w:ascii="Arial" w:hAnsi="Arial" w:cs="Arial" w:hint="eastAsia"/>
                <w:kern w:val="0"/>
                <w:sz w:val="18"/>
                <w:szCs w:val="18"/>
              </w:rPr>
              <w:t xml:space="preserve"> [4]</w:t>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2014</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Gonzalez-Menen</w:t>
            </w:r>
            <w:r w:rsidRPr="00B22C55">
              <w:rPr>
                <w:rFonts w:ascii="Arial" w:eastAsia="Arial" w:hAnsi="Arial" w:cs="Arial"/>
                <w:kern w:val="0"/>
                <w:sz w:val="18"/>
                <w:szCs w:val="18"/>
                <w:lang w:eastAsia="en-US"/>
              </w:rPr>
              <w:lastRenderedPageBreak/>
              <w:t>dez A, Fernandez P, Rodriguez F, Villagra P.</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 xml:space="preserve">Incarcerated </w:t>
            </w:r>
            <w:r w:rsidRPr="00B22C55">
              <w:rPr>
                <w:rFonts w:ascii="Arial" w:eastAsia="Arial" w:hAnsi="Arial" w:cs="Arial"/>
                <w:kern w:val="0"/>
                <w:sz w:val="18"/>
                <w:szCs w:val="18"/>
                <w:lang w:eastAsia="en-US"/>
              </w:rPr>
              <w:lastRenderedPageBreak/>
              <w:t xml:space="preserve">women who are drug dependent </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37</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1 </w:t>
            </w:r>
            <w:r w:rsidRPr="00B22C55">
              <w:rPr>
                <w:rFonts w:ascii="Arial" w:eastAsia="Arial" w:hAnsi="Arial" w:cs="Arial"/>
                <w:kern w:val="0"/>
                <w:sz w:val="18"/>
                <w:szCs w:val="18"/>
                <w:lang w:eastAsia="en-US"/>
              </w:rPr>
              <w:lastRenderedPageBreak/>
              <w:t>RCT</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ACT</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CBT</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Reduction in substance </w:t>
            </w:r>
            <w:r w:rsidRPr="00B22C55">
              <w:rPr>
                <w:rFonts w:ascii="Arial" w:eastAsia="Arial" w:hAnsi="Arial" w:cs="Arial"/>
                <w:kern w:val="0"/>
                <w:sz w:val="18"/>
                <w:szCs w:val="18"/>
                <w:lang w:eastAsia="en-US"/>
              </w:rPr>
              <w:lastRenderedPageBreak/>
              <w:t>abuse long term for ACT than CBT. Difference was statistically significant in the ACT group (Q3 = 15.343, p = .002)</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 xml:space="preserve">77.8% Attrition at </w:t>
            </w:r>
            <w:r w:rsidRPr="00B22C55">
              <w:rPr>
                <w:rFonts w:ascii="Arial" w:eastAsia="Arial" w:hAnsi="Arial" w:cs="Arial"/>
                <w:kern w:val="0"/>
                <w:sz w:val="18"/>
                <w:szCs w:val="18"/>
                <w:lang w:eastAsia="en-US"/>
              </w:rPr>
              <w:lastRenderedPageBreak/>
              <w:t>18 months follow up</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 xml:space="preserve">- Not stated </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8 month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C small sample size and </w:t>
            </w:r>
            <w:r w:rsidRPr="00B22C55">
              <w:rPr>
                <w:rFonts w:ascii="Arial" w:eastAsia="Arial" w:hAnsi="Arial" w:cs="Arial"/>
                <w:kern w:val="0"/>
                <w:sz w:val="18"/>
                <w:szCs w:val="18"/>
                <w:lang w:eastAsia="en-US"/>
              </w:rPr>
              <w:lastRenderedPageBreak/>
              <w:t>large attrition rate</w:t>
            </w:r>
          </w:p>
        </w:tc>
      </w:tr>
      <w:tr w:rsidR="0060474F" w:rsidRPr="00B22C55" w:rsidTr="00B22C55">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A stage I pilot study of acceptance and commitment therapy for methadone detoxification</w:t>
            </w:r>
          </w:p>
          <w:p w:rsidR="0060474F" w:rsidRPr="00B22C55" w:rsidRDefault="0060474F" w:rsidP="00E07F1E">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L Stotts, C Green, A Masuda, J Grabowski… - Drug and alcoho</w:t>
            </w:r>
            <w:r w:rsidRPr="00E07F1E">
              <w:rPr>
                <w:rFonts w:ascii="Arial" w:eastAsia="Arial" w:hAnsi="Arial" w:cs="Arial"/>
                <w:kern w:val="0"/>
                <w:sz w:val="18"/>
                <w:szCs w:val="18"/>
                <w:lang w:eastAsia="en-US"/>
              </w:rPr>
              <w:t>l</w:t>
            </w:r>
            <w:r w:rsidR="003E2232" w:rsidRPr="00E07F1E">
              <w:rPr>
                <w:rFonts w:ascii="Arial" w:eastAsia="Arial" w:hAnsi="Arial" w:cs="Arial"/>
                <w:kern w:val="0"/>
                <w:sz w:val="18"/>
                <w:szCs w:val="18"/>
                <w:lang w:eastAsia="en-US"/>
              </w:rPr>
              <w:fldChar w:fldCharType="begin" w:fldLock="1"/>
            </w:r>
            <w:r w:rsidRPr="00E07F1E">
              <w:rPr>
                <w:rFonts w:ascii="Arial" w:eastAsia="Arial" w:hAnsi="Arial" w:cs="Arial"/>
                <w:kern w:val="0"/>
                <w:sz w:val="18"/>
                <w:szCs w:val="18"/>
                <w:lang w:eastAsia="en-US"/>
              </w:rPr>
              <w:instrText>ADDIN CSL_CITATION {"citationItems":[{"id":"ITEM-1","itemData":{"DOI":"10.1016/j.drugalcdep.2012.02.015","ISSN":"03768716","PMID":"22425411","abstract":"Background: While agonist replacement therapies are effective for managing opioid dependence, community treatment programs are increasingly choosing detoxification. Unfortunately, success rates for opioid detoxification are very low, in part, due to physical and psychological symptoms associated with opioid withdrawal. Few behavior therapies specifically address the distressing experiences specific to opioid withdrawal. A novel behavioral treatment, acceptance and commitment therapy (ACT), works from the premise that the avoidance of unpleasant private experiences (thoughts, feelings, bodily sensations) is ubiquitous yet may be pathogenic, resulting in treatment drop-out and further drug use. Methods: This Stage I pilot study developed and tested an ACT-based opioid detoxification behavioral therapy. Opioid dependent patients (n=56) who were attending a licensed methadone clinic were randomized to receive either 24 individual therapy sessions of ACT or drug counseling (DC) in the context of a 6-month methadone dose reduction program. Results: While no difference was found on opioid use during treatment, 37% of participants in the ACT condition were successfully detoxified at the end of treatment compared to 19% of those who received DC. Fear of detoxification was also reduced across time in the ACT condition relative to DC. Conclusion: This first study of ACT to assist opioid detoxification indicates promise. Research is needed to refine specific treatment strategies for this population to further strengthen effects. © 2012 Elsevier Ireland Ltd.","author":[{"dropping-particle":"","family":"Stotts","given":"Angela L.","non-dropping-particle":"","parse-names":false,"suffix":""},{"dropping-particle":"","family":"Green","given":"Charles","non-dropping-particle":"","parse-names":false,"suffix":""},{"dropping-particle":"","family":"Masuda","given":"Akihiko","non-dropping-particle":"","parse-names":false,"suffix":""},{"dropping-particle":"","family":"Grabowski","given":"John","non-dropping-particle":"","parse-names":false,"suffix":""},{"dropping-particle":"","family":"Wilson","given":"Kelly","non-dropping-particle":"","parse-names":false,"suffix":""},{"dropping-particle":"","family":"Northrup","given":"Thomas F.","non-dropping-particle":"","parse-names":false,"suffix":""},{"dropping-particle":"","family":"Moeller","given":"F. Gerard","non-dropping-particle":"","parse-names":false,"suffix":""},{"dropping-particle":"","family":"Schmitz","given":"Joy M.","non-dropping-particle":"","parse-names":false,"suffix":""}],"container-title":"Drug and Alcohol Dependence","id":"ITEM-1","issue":"3","issued":{"date-parts":[["2012"]]},"page":"215-222","publisher":"Elsevier Ireland Ltd","title":"A Stage I pilot study of acceptance and commitment therapy for methadone detoxification","type":"article-journal","volume":"125"},"uris":["http://www.mendeley.com/documents/?uuid=3697ad12-db6a-443e-90e4-a37832c578b2"]}],"mendeley":{"formattedCitation":"(5)","manualFormatting":"(17)","plainTextFormattedCitation":"(5)","previouslyFormattedCitation":"(5)"},"properties":{"noteIndex":0},"schema":"https://github.com/citation-style-language/schema/raw/master/csl-citation.json"}</w:instrText>
            </w:r>
            <w:r w:rsidR="003E2232" w:rsidRPr="00E07F1E">
              <w:rPr>
                <w:rFonts w:ascii="Arial" w:eastAsia="Arial" w:hAnsi="Arial" w:cs="Arial"/>
                <w:kern w:val="0"/>
                <w:sz w:val="18"/>
                <w:szCs w:val="18"/>
                <w:lang w:eastAsia="en-US"/>
              </w:rPr>
              <w:fldChar w:fldCharType="separate"/>
            </w:r>
            <w:r w:rsidR="00E07F1E" w:rsidRPr="00E07F1E">
              <w:rPr>
                <w:rFonts w:ascii="Arial" w:hAnsi="Arial" w:cs="Arial" w:hint="eastAsia"/>
                <w:noProof/>
                <w:kern w:val="0"/>
                <w:sz w:val="18"/>
                <w:szCs w:val="18"/>
              </w:rPr>
              <w:t xml:space="preserve"> [5]</w:t>
            </w:r>
            <w:r w:rsidR="003E2232" w:rsidRPr="00E07F1E">
              <w:rPr>
                <w:rFonts w:ascii="Arial" w:eastAsia="Arial" w:hAnsi="Arial" w:cs="Arial"/>
                <w:kern w:val="0"/>
                <w:sz w:val="18"/>
                <w:szCs w:val="18"/>
                <w:lang w:eastAsia="en-US"/>
              </w:rPr>
              <w:fldChar w:fldCharType="end"/>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2</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totts A, Green C, Masuda A, Grabowski J, Wilson K, Northrup T, Moeller F G, Schmitz J.</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People with a methadone use disorder</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56</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1 RCT (pilot study)</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Drug Counselling (DC)</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No statistically significant difference in the rate of opioid use during the treatment P = 0.17. Increase rate of completion for the ACT vs the regular drug counseling</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40 % at 6 months </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4 individual session</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4 week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 small sample size and large attrition making generalizability difficult</w:t>
            </w:r>
          </w:p>
        </w:tc>
      </w:tr>
      <w:tr w:rsidR="0060474F" w:rsidRPr="00B22C55" w:rsidTr="00B22C55">
        <w:tc>
          <w:tcPr>
            <w:tcW w:w="1350" w:type="dxa"/>
          </w:tcPr>
          <w:p w:rsidR="0060474F" w:rsidRPr="00E07F1E" w:rsidRDefault="0060474F" w:rsidP="00B22C55">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t>Acceptance and commitment therapy in the treatment of alcohol use disorder and comorbid affective disorder: a pilot matc</w:t>
            </w:r>
            <w:r w:rsidRPr="00E07F1E">
              <w:rPr>
                <w:rFonts w:ascii="Arial" w:eastAsia="Arial" w:hAnsi="Arial" w:cs="Arial"/>
                <w:kern w:val="0"/>
                <w:sz w:val="18"/>
                <w:szCs w:val="18"/>
                <w:lang w:eastAsia="en-US"/>
              </w:rPr>
              <w:t>hed control trial</w:t>
            </w:r>
            <w:r w:rsidR="00E07F1E" w:rsidRPr="00E07F1E">
              <w:rPr>
                <w:rFonts w:ascii="Arial" w:hAnsi="Arial" w:cs="Arial" w:hint="eastAsia"/>
                <w:kern w:val="0"/>
                <w:sz w:val="18"/>
                <w:szCs w:val="18"/>
              </w:rPr>
              <w:t xml:space="preserve"> </w:t>
            </w:r>
            <w:r w:rsidR="00E07F1E" w:rsidRPr="00E07F1E">
              <w:rPr>
                <w:rFonts w:ascii="Arial" w:hAnsi="Arial" w:cs="Arial" w:hint="eastAsia"/>
                <w:kern w:val="0"/>
                <w:sz w:val="18"/>
                <w:szCs w:val="18"/>
              </w:rPr>
              <w:lastRenderedPageBreak/>
              <w:t>[6]</w:t>
            </w:r>
          </w:p>
          <w:p w:rsidR="0060474F" w:rsidRPr="00B22C55" w:rsidRDefault="0060474F" w:rsidP="00B22C55">
            <w:pPr>
              <w:widowControl/>
              <w:snapToGrid w:val="0"/>
              <w:jc w:val="left"/>
              <w:rPr>
                <w:rFonts w:ascii="Arial" w:eastAsia="Arial" w:hAnsi="Arial" w:cs="Arial"/>
                <w:kern w:val="0"/>
                <w:sz w:val="18"/>
                <w:szCs w:val="18"/>
                <w:lang w:eastAsia="en-US"/>
              </w:rPr>
            </w:pP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2015</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Thekiso TB, Murphy P, Milnes J, Lambe K, Curtin A, Conor KF.</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People with an alcohol use disorder</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56</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2 quasi RCT</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TAU</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There was a statistically significant change in the cumulative abstinence duration in the ACT group more than the CBT group, </w:t>
            </w:r>
            <w:r w:rsidRPr="00B22C55">
              <w:rPr>
                <w:rFonts w:ascii="Arial" w:eastAsia="Arial" w:hAnsi="Arial" w:cs="Arial"/>
                <w:kern w:val="0"/>
                <w:sz w:val="18"/>
                <w:szCs w:val="18"/>
                <w:lang w:eastAsia="en-US"/>
              </w:rPr>
              <w:lastRenderedPageBreak/>
              <w:t>P= 0.022 There was also an improvement in drinking, craving, depression, anxiety in the ACT combo</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No attrition in the ACT group</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4 weeks of 5 sessions per week</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6 month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 small sample size, therefore, lack of generalizability</w:t>
            </w:r>
          </w:p>
        </w:tc>
      </w:tr>
      <w:tr w:rsidR="0060474F" w:rsidRPr="00B22C55" w:rsidTr="00B22C55">
        <w:tc>
          <w:tcPr>
            <w:tcW w:w="1350" w:type="dxa"/>
          </w:tcPr>
          <w:p w:rsidR="0060474F" w:rsidRPr="00B22C55" w:rsidRDefault="0060474F" w:rsidP="00E07F1E">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Acceptance and commitment therapy smoking cessation treatment for veterans with posttraumatic stress disorder: a pilot stud</w:t>
            </w:r>
            <w:r w:rsidRPr="00E07F1E">
              <w:rPr>
                <w:rFonts w:ascii="Arial" w:eastAsia="Arial" w:hAnsi="Arial" w:cs="Arial"/>
                <w:kern w:val="0"/>
                <w:sz w:val="18"/>
                <w:szCs w:val="18"/>
                <w:lang w:eastAsia="en-US"/>
              </w:rPr>
              <w:t>y</w:t>
            </w:r>
            <w:r w:rsidR="003E2232" w:rsidRPr="00E07F1E">
              <w:rPr>
                <w:rFonts w:ascii="Arial" w:eastAsia="Arial" w:hAnsi="Arial" w:cs="Arial"/>
                <w:kern w:val="0"/>
                <w:sz w:val="18"/>
                <w:szCs w:val="18"/>
                <w:lang w:eastAsia="en-US"/>
              </w:rPr>
              <w:fldChar w:fldCharType="begin" w:fldLock="1"/>
            </w:r>
            <w:r w:rsidRPr="00E07F1E">
              <w:rPr>
                <w:rFonts w:ascii="Arial" w:eastAsia="Arial" w:hAnsi="Arial" w:cs="Arial"/>
                <w:kern w:val="0"/>
                <w:sz w:val="18"/>
                <w:szCs w:val="18"/>
                <w:lang w:eastAsia="en-US"/>
              </w:rPr>
              <w:instrText>ADDIN CSL_CITATION {"citationItems":[{"id":"ITEM-1","itemData":{"DOI":"doi.org/10.1080/15504263.2014.992201","abstract":"Objective: Veterans with PTSD smoke at rates two to three times higher than the general population, while their quit rate is less than half that of the general population. The present study evaluated the feasibility, acceptability, and preliminary efficacy of Acceptance and Commitment Therapy for Veterans With Posttraumatic Stress Disorder (PTSD) and Tobacco Addiction (ACT-PT), which focuses on helping veterans overcome emotional challenges to quitting smoking. Methods: Veterans with current PTSD who smoked 15 or more cigarettes/day (N = 19) participated in an open trial of ACT-PT. Participants attended nine weekly individual counseling sessions and received eight weeks of nicotine patch therapy. Primary outcomes included feasibility and acceptability of the intervention, and secondary outcomes included expired-air carbon monoxide confirmed seven-day point prevalence abstinence, cravings, and PTSD symptoms. Results: The retention rate for ACT-PT was good (74%) and client satisfaction ratings were high. Participants made multiple quit attempts (M = 3.6, SD = 4.2) during the study period and were significantly more confident that they could quit smoking at three-month follow-up. At the end of treatment, 37% of participants were abstinent from smoking and 16% were abstinent at three-month follow-up. Overall, participants reduced their smoking by 62% at the end of treatment and 43% at three-month follow-up. PTSD symptoms and smoking urges significantly decreased from baseline to the end of treatment and three-month follow-up. Conclusions: ACT-PT appears to be a promising smoking cessation treatment for veterans with PTSD. Future research should evaluate ACT-PT in a randomized controlled trial.","author":[{"dropping-particle":"","family":"kelly","given":"Megan M","non-dropping-particle":"","parse-names":false,"suffix":""},{"dropping-particle":"","family":"Forsyth","given":"John P","non-dropping-particle":"","parse-names":false,"suffix":""},{"dropping-particle":"","family":"Ziedonis","given":"Doughlas Z","non-dropping-particle":"","parse-names":false,"suffix":""},{"dropping-particle":"","family":"Kalman","given":"David","non-dropping-particle":"","parse-names":false,"suffix":""},{"dropping-particle":"","family":"Cooney","given":"Judith L","non-dropping-particle":"","parse-names":false,"suffix":""}],"container-title":"Journal of Dual Diagnosi","id":"ITEM-1","issue":"1","issued":{"date-parts":[["2015"]]},"page":"50 - 55","title":"No TitleAcceptance and Commitment Therapy Smoking Cessation Treatment for Veterans with Posttraumatic Stress Disorder: A Pilot Study","type":"article-journal","volume":"11"},"uris":["http://www.mendeley.com/documents/?uuid=e32f83ad-6c76-4639-b81a-2b5d1b67f328"]}],"mendeley":{"formattedCitation":"(7)","manualFormatting":"(22)","plainTextFormattedCitation":"(7)","previouslyFormattedCitation":"(7)"},"properties":{"noteIndex":0},"schema":"https://github.com/citation-style-language/schema/raw/master/csl-citation.json"}</w:instrText>
            </w:r>
            <w:r w:rsidR="003E2232" w:rsidRPr="00E07F1E">
              <w:rPr>
                <w:rFonts w:ascii="Arial" w:eastAsia="Arial" w:hAnsi="Arial" w:cs="Arial"/>
                <w:kern w:val="0"/>
                <w:sz w:val="18"/>
                <w:szCs w:val="18"/>
                <w:lang w:eastAsia="en-US"/>
              </w:rPr>
              <w:fldChar w:fldCharType="separate"/>
            </w:r>
            <w:r w:rsidR="00E07F1E" w:rsidRPr="00E07F1E">
              <w:rPr>
                <w:rFonts w:ascii="Arial" w:hAnsi="Arial" w:cs="Arial" w:hint="eastAsia"/>
                <w:noProof/>
                <w:kern w:val="0"/>
                <w:sz w:val="18"/>
                <w:szCs w:val="18"/>
              </w:rPr>
              <w:t xml:space="preserve"> [7]</w:t>
            </w:r>
            <w:r w:rsidR="003E2232" w:rsidRPr="00E07F1E">
              <w:rPr>
                <w:rFonts w:ascii="Arial" w:eastAsia="Arial" w:hAnsi="Arial" w:cs="Arial"/>
                <w:kern w:val="0"/>
                <w:sz w:val="18"/>
                <w:szCs w:val="18"/>
                <w:lang w:eastAsia="en-US"/>
              </w:rPr>
              <w:fldChar w:fldCharType="end"/>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4</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Kelly MM, Sido H, Forsyth JP, Ziedonis DM, Kalman D, Cooney JL</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Veterans who smoke</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9</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2 ( quasi-experimental- prospective study); a pilot study</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ACT + Nicotine therapy </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None </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 led to a reduction in smoking. Statistical significance was not stated</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6 % attrition</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8 weeks of ACT and 9 weeks of Nicotine therapy</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3 months </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 – small sample size conclusions cannot be drawn</w:t>
            </w:r>
          </w:p>
        </w:tc>
      </w:tr>
      <w:tr w:rsidR="0060474F" w:rsidRPr="00B22C55" w:rsidTr="00B22C55">
        <w:tc>
          <w:tcPr>
            <w:tcW w:w="1350" w:type="dxa"/>
          </w:tcPr>
          <w:p w:rsidR="0060474F" w:rsidRPr="00B22C55" w:rsidRDefault="0060474F" w:rsidP="00E07F1E">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Web-based acceptance and commitment therapy smoking cessation treatment for smokers with depressive symptoms</w:t>
            </w:r>
            <w:r w:rsidR="00E07F1E">
              <w:rPr>
                <w:rFonts w:ascii="Arial" w:hAnsi="Arial" w:cs="Arial" w:hint="eastAsia"/>
                <w:kern w:val="0"/>
                <w:sz w:val="18"/>
                <w:szCs w:val="18"/>
              </w:rPr>
              <w:t xml:space="preserve"> [8</w:t>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5</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Jones HA, Heffner JL, Mercer L, Wyszynski CM, Vilardaga R Bricker JB.</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mokers with depression</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98</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1 RCT (preliminary) </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 (WebQuit.org)</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mokefree.gov.</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No statistically significant difference between the web-based ACT and another web-based program for smoking cessation P = .42</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52 % Attrition rate</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elf-paced</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3 month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 (small sample size cannot be generalized)</w:t>
            </w:r>
          </w:p>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High attrition rate</w:t>
            </w:r>
          </w:p>
        </w:tc>
      </w:tr>
      <w:tr w:rsidR="0060474F" w:rsidRPr="00B22C55" w:rsidTr="00B22C55">
        <w:tc>
          <w:tcPr>
            <w:tcW w:w="1350" w:type="dxa"/>
          </w:tcPr>
          <w:p w:rsidR="0060474F" w:rsidRPr="00E07F1E" w:rsidRDefault="0060474F" w:rsidP="00E07F1E">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t xml:space="preserve">A pilot randomized controlled trial of web-based </w:t>
            </w:r>
            <w:r w:rsidRPr="00B22C55">
              <w:rPr>
                <w:rFonts w:ascii="Arial" w:eastAsia="Arial" w:hAnsi="Arial" w:cs="Arial"/>
                <w:kern w:val="0"/>
                <w:sz w:val="18"/>
                <w:szCs w:val="18"/>
                <w:lang w:eastAsia="en-US"/>
              </w:rPr>
              <w:lastRenderedPageBreak/>
              <w:t>acceptance and commitment therapy for smoking cessation</w:t>
            </w:r>
            <w:r w:rsidR="00E07F1E">
              <w:rPr>
                <w:rFonts w:ascii="Arial" w:hAnsi="Arial" w:cs="Arial" w:hint="eastAsia"/>
                <w:kern w:val="0"/>
                <w:sz w:val="18"/>
                <w:szCs w:val="18"/>
              </w:rPr>
              <w:t xml:space="preserve"> [9]</w:t>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2013</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Bricker J, Wyszynski C, </w:t>
            </w:r>
            <w:r w:rsidRPr="00B22C55">
              <w:rPr>
                <w:rFonts w:ascii="Arial" w:eastAsia="Arial" w:hAnsi="Arial" w:cs="Arial"/>
                <w:kern w:val="0"/>
                <w:sz w:val="18"/>
                <w:szCs w:val="18"/>
                <w:lang w:eastAsia="en-US"/>
              </w:rPr>
              <w:lastRenderedPageBreak/>
              <w:t>Comstock B, Heffner JL</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 xml:space="preserve">smokers </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11</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1 RCT (Pilot </w:t>
            </w:r>
            <w:r w:rsidRPr="00B22C55">
              <w:rPr>
                <w:rFonts w:ascii="Arial" w:eastAsia="Arial" w:hAnsi="Arial" w:cs="Arial"/>
                <w:kern w:val="0"/>
                <w:sz w:val="18"/>
                <w:szCs w:val="18"/>
                <w:lang w:eastAsia="en-US"/>
              </w:rPr>
              <w:lastRenderedPageBreak/>
              <w:t>study ) same as the web ACT  for smokers with depression same population</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WebQuit.org)</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mokefree.gov</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Reduction in smoking with the ACT group. </w:t>
            </w:r>
            <w:r w:rsidRPr="00B22C55">
              <w:rPr>
                <w:rFonts w:ascii="Arial" w:eastAsia="Arial" w:hAnsi="Arial" w:cs="Arial"/>
                <w:kern w:val="0"/>
                <w:sz w:val="18"/>
                <w:szCs w:val="18"/>
                <w:lang w:eastAsia="en-US"/>
              </w:rPr>
              <w:lastRenderedPageBreak/>
              <w:t>Though not statistically significant  P = .42 may have been due to the small sample size</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46% attrition rate</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elf-paced</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 3 month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 small sample size</w:t>
            </w:r>
          </w:p>
        </w:tc>
      </w:tr>
      <w:tr w:rsidR="0060474F" w:rsidRPr="00B22C55" w:rsidTr="00B22C55">
        <w:tc>
          <w:tcPr>
            <w:tcW w:w="1350" w:type="dxa"/>
          </w:tcPr>
          <w:p w:rsidR="0060474F" w:rsidRPr="00E07F1E" w:rsidRDefault="0060474F" w:rsidP="00E07F1E">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lastRenderedPageBreak/>
              <w:t>Acceptance and Commitment Therapy for drug abuse in incarcerated women</w:t>
            </w:r>
            <w:r w:rsidR="00E07F1E">
              <w:rPr>
                <w:rFonts w:ascii="Arial" w:hAnsi="Arial" w:cs="Arial" w:hint="eastAsia"/>
                <w:kern w:val="0"/>
                <w:sz w:val="18"/>
                <w:szCs w:val="18"/>
              </w:rPr>
              <w:t xml:space="preserve"> [8]</w:t>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3</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anza P V, Gonzalez-Mendez A, </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Incarcerated women with drug abuse problems</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36</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1 RCT</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Waiting list</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Reduction in smoking with the ACT group. Though not statistically significant P = .42 may have been due to the sample size</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Not stated</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6 session</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6 month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 small sample size not generalizable</w:t>
            </w:r>
          </w:p>
        </w:tc>
      </w:tr>
      <w:tr w:rsidR="0060474F" w:rsidRPr="00B22C55" w:rsidTr="00B22C55">
        <w:tc>
          <w:tcPr>
            <w:tcW w:w="1350" w:type="dxa"/>
          </w:tcPr>
          <w:p w:rsidR="0060474F" w:rsidRPr="00E07F1E" w:rsidRDefault="0060474F" w:rsidP="00B22C55">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t xml:space="preserve">Randomized trial of telephone-delivered acceptance and commitment therapy versus cognitive behavioral therapy for smoking </w:t>
            </w:r>
            <w:r w:rsidRPr="00B22C55">
              <w:rPr>
                <w:rFonts w:ascii="Arial" w:eastAsia="Arial" w:hAnsi="Arial" w:cs="Arial"/>
                <w:kern w:val="0"/>
                <w:sz w:val="18"/>
                <w:szCs w:val="18"/>
                <w:lang w:eastAsia="en-US"/>
              </w:rPr>
              <w:lastRenderedPageBreak/>
              <w:t>cessation: a pilot study</w:t>
            </w:r>
            <w:r w:rsidR="00E07F1E">
              <w:rPr>
                <w:rFonts w:ascii="Arial" w:hAnsi="Arial" w:cs="Arial" w:hint="eastAsia"/>
                <w:kern w:val="0"/>
                <w:sz w:val="18"/>
                <w:szCs w:val="18"/>
              </w:rPr>
              <w:t xml:space="preserve"> [6]</w:t>
            </w:r>
          </w:p>
          <w:p w:rsidR="0060474F" w:rsidRPr="00B22C55" w:rsidRDefault="0060474F" w:rsidP="00B22C55">
            <w:pPr>
              <w:widowControl/>
              <w:snapToGrid w:val="0"/>
              <w:jc w:val="left"/>
              <w:rPr>
                <w:rFonts w:ascii="Arial" w:eastAsia="Arial" w:hAnsi="Arial" w:cs="Arial"/>
                <w:kern w:val="0"/>
                <w:sz w:val="18"/>
                <w:szCs w:val="18"/>
                <w:lang w:eastAsia="en-US"/>
              </w:rPr>
            </w:pP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2014</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Bricker JB, Bush T, Zbikowski SM, Mercer L D, Heffner JL.</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mokers</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21</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1 RCT- Pilot study</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CBT</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A decrease in craving for cigarettes. This difference was statistically significant in the group that reported low acceptance in of craving </w:t>
            </w:r>
            <w:r w:rsidRPr="00B22C55">
              <w:rPr>
                <w:rFonts w:ascii="Arial" w:eastAsia="Arial" w:hAnsi="Arial" w:cs="Arial"/>
                <w:kern w:val="0"/>
                <w:sz w:val="18"/>
                <w:szCs w:val="18"/>
                <w:lang w:eastAsia="en-US"/>
              </w:rPr>
              <w:lastRenderedPageBreak/>
              <w:t>P = .02</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Not stated</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5 session on the phone and weeks of NRT</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30 day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 small sample size not generalizable</w:t>
            </w:r>
          </w:p>
        </w:tc>
      </w:tr>
      <w:tr w:rsidR="0060474F" w:rsidRPr="00B22C55" w:rsidTr="00B22C55">
        <w:tc>
          <w:tcPr>
            <w:tcW w:w="1350" w:type="dxa"/>
          </w:tcPr>
          <w:p w:rsidR="0060474F" w:rsidRPr="00E07F1E" w:rsidRDefault="0060474F" w:rsidP="00E07F1E">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lastRenderedPageBreak/>
              <w:t>A controlled trial of acceptance and commitment therapy for addiction severity in methamphetamine users: Preliminary study</w:t>
            </w:r>
            <w:r w:rsidR="00E07F1E">
              <w:rPr>
                <w:rFonts w:ascii="Arial" w:hAnsi="Arial" w:cs="Arial" w:hint="eastAsia"/>
                <w:kern w:val="0"/>
                <w:sz w:val="18"/>
                <w:szCs w:val="18"/>
              </w:rPr>
              <w:t xml:space="preserve"> [2]</w:t>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7</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Bahrami S, Asghari F.</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Methamphetamine users</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30</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2 Semi- experimental</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Waiting list</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Reduction in addiction and increase in psychological flexibility which was statistically significant P less than .05</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tated</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2 session of weekly 40 to 60 minutes</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Not stated</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C small sample size, uni substance abuse, results cannot be generalized </w:t>
            </w:r>
          </w:p>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Only Methamphetamine males</w:t>
            </w:r>
          </w:p>
        </w:tc>
      </w:tr>
      <w:tr w:rsidR="0060474F" w:rsidRPr="00B22C55" w:rsidTr="00B22C55">
        <w:tc>
          <w:tcPr>
            <w:tcW w:w="1350" w:type="dxa"/>
          </w:tcPr>
          <w:p w:rsidR="0060474F" w:rsidRPr="00E07F1E" w:rsidRDefault="0060474F" w:rsidP="00E07F1E">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t>Acceptance and commitment therapy for co</w:t>
            </w:r>
            <w:r w:rsidRPr="00B22C55">
              <w:rPr>
                <w:rFonts w:ascii="Cambria Math" w:eastAsia="Cambria Math" w:hAnsi="Cambria Math" w:cs="Cambria Math"/>
                <w:kern w:val="0"/>
                <w:sz w:val="18"/>
                <w:szCs w:val="18"/>
                <w:lang w:eastAsia="en-US"/>
              </w:rPr>
              <w:t>‐</w:t>
            </w:r>
            <w:r w:rsidRPr="00B22C55">
              <w:rPr>
                <w:rFonts w:ascii="Arial" w:eastAsia="Arial" w:hAnsi="Arial" w:cs="Arial"/>
                <w:kern w:val="0"/>
                <w:sz w:val="18"/>
                <w:szCs w:val="18"/>
                <w:lang w:eastAsia="en-US"/>
              </w:rPr>
              <w:t>occurring posttraumatic stress disorder and alcohol use disorders in veterans: Pilot treatment outcomes</w:t>
            </w:r>
            <w:r w:rsidR="00E07F1E">
              <w:rPr>
                <w:rFonts w:ascii="Arial" w:hAnsi="Arial" w:cs="Arial" w:hint="eastAsia"/>
                <w:kern w:val="0"/>
                <w:sz w:val="18"/>
                <w:szCs w:val="18"/>
              </w:rPr>
              <w:t xml:space="preserve"> [10]</w:t>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8</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Meyer EC, Walser R, Hermann B, Bash HL, DeBeer BB, Kimbrel NA,  Kwok O, Batten SV, Schnurr PP.</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Veterans with PTSD and AUD</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43</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2 – Uncontrolled experimental study</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none</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Reduction in addiction and increase in psychological flexibility which was statistically significant P less than .05</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33%</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0 – 12 session</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3 month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C; small sample size </w:t>
            </w:r>
          </w:p>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No comparison group; relying on self-reporting </w:t>
            </w:r>
          </w:p>
        </w:tc>
      </w:tr>
      <w:tr w:rsidR="0060474F" w:rsidRPr="00B22C55" w:rsidTr="00B22C55">
        <w:tc>
          <w:tcPr>
            <w:tcW w:w="1350" w:type="dxa"/>
          </w:tcPr>
          <w:p w:rsidR="0060474F" w:rsidRPr="00E07F1E" w:rsidRDefault="0060474F" w:rsidP="00B22C55">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t xml:space="preserve">The effects of acceptance and commitment therapy on man smokers' comorbid depression </w:t>
            </w:r>
            <w:r w:rsidRPr="00B22C55">
              <w:rPr>
                <w:rFonts w:ascii="Arial" w:eastAsia="Arial" w:hAnsi="Arial" w:cs="Arial"/>
                <w:kern w:val="0"/>
                <w:sz w:val="18"/>
                <w:szCs w:val="18"/>
                <w:lang w:eastAsia="en-US"/>
              </w:rPr>
              <w:lastRenderedPageBreak/>
              <w:t>and anxiety symptoms and smoking cessation: A randomized …</w:t>
            </w:r>
            <w:r w:rsidR="00E07F1E">
              <w:rPr>
                <w:rFonts w:ascii="Arial" w:hAnsi="Arial" w:cs="Arial" w:hint="eastAsia"/>
                <w:kern w:val="0"/>
                <w:sz w:val="18"/>
                <w:szCs w:val="18"/>
              </w:rPr>
              <w:t>[8]</w:t>
            </w:r>
          </w:p>
          <w:p w:rsidR="0060474F" w:rsidRPr="00B22C55" w:rsidRDefault="0060474F" w:rsidP="00B22C55">
            <w:pPr>
              <w:widowControl/>
              <w:snapToGrid w:val="0"/>
              <w:jc w:val="left"/>
              <w:rPr>
                <w:rFonts w:ascii="Arial" w:eastAsia="Arial" w:hAnsi="Arial" w:cs="Arial"/>
                <w:kern w:val="0"/>
                <w:sz w:val="18"/>
                <w:szCs w:val="18"/>
                <w:lang w:eastAsia="en-US"/>
              </w:rPr>
            </w:pP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2017</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Davoudi M, OmidiA, Sehat M, Sepehrmanesh Z, </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Male smokers with comorbid depression and anxiety </w:t>
            </w:r>
            <w:r w:rsidRPr="00B22C55">
              <w:rPr>
                <w:rFonts w:ascii="Arial" w:eastAsia="Arial" w:hAnsi="Arial" w:cs="Arial"/>
                <w:kern w:val="0"/>
                <w:sz w:val="18"/>
                <w:szCs w:val="18"/>
                <w:lang w:eastAsia="en-US"/>
              </w:rPr>
              <w:lastRenderedPageBreak/>
              <w:t>symptoms</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70</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1 double-blinded RCT- a pilot study</w:t>
            </w:r>
          </w:p>
          <w:p w:rsidR="0060474F" w:rsidRPr="00B22C55" w:rsidRDefault="0060474F" w:rsidP="00B22C55">
            <w:pPr>
              <w:widowControl/>
              <w:snapToGrid w:val="0"/>
              <w:jc w:val="left"/>
              <w:rPr>
                <w:rFonts w:ascii="Arial" w:eastAsia="Arial" w:hAnsi="Arial" w:cs="Arial"/>
                <w:kern w:val="0"/>
                <w:sz w:val="18"/>
                <w:szCs w:val="18"/>
                <w:lang w:eastAsia="en-US"/>
              </w:rPr>
            </w:pP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ACT</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Psychological counseling</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Increased rate of smoking cessation and decreased rate of depression </w:t>
            </w:r>
            <w:r w:rsidRPr="00B22C55">
              <w:rPr>
                <w:rFonts w:ascii="Arial" w:eastAsia="Arial" w:hAnsi="Arial" w:cs="Arial"/>
                <w:kern w:val="0"/>
                <w:sz w:val="18"/>
                <w:szCs w:val="18"/>
                <w:lang w:eastAsia="en-US"/>
              </w:rPr>
              <w:lastRenderedPageBreak/>
              <w:t>and anxiety which is statistically significant ACT( 18%) versus Physiological counselling (9%) P less than .050</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8 sessions</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 and 6 week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 – a few samples and inability to generalize the study</w:t>
            </w:r>
          </w:p>
        </w:tc>
      </w:tr>
      <w:tr w:rsidR="0060474F" w:rsidRPr="00B22C55" w:rsidTr="00B22C55">
        <w:tc>
          <w:tcPr>
            <w:tcW w:w="1350" w:type="dxa"/>
          </w:tcPr>
          <w:p w:rsidR="0060474F" w:rsidRPr="00E07F1E" w:rsidRDefault="0060474F" w:rsidP="00B22C55">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lastRenderedPageBreak/>
              <w:t>Acceptance and Commitment Therapy and nicotine patch for smokers with bipolar disorder: preliminary evaluation of in</w:t>
            </w:r>
            <w:r w:rsidRPr="00B22C55">
              <w:rPr>
                <w:rFonts w:ascii="Cambria Math" w:eastAsia="Cambria Math" w:hAnsi="Cambria Math" w:cs="Cambria Math"/>
                <w:kern w:val="0"/>
                <w:sz w:val="18"/>
                <w:szCs w:val="18"/>
                <w:lang w:eastAsia="en-US"/>
              </w:rPr>
              <w:t>‐</w:t>
            </w:r>
            <w:r w:rsidRPr="00B22C55">
              <w:rPr>
                <w:rFonts w:ascii="Arial" w:eastAsia="Arial" w:hAnsi="Arial" w:cs="Arial"/>
                <w:kern w:val="0"/>
                <w:sz w:val="18"/>
                <w:szCs w:val="18"/>
                <w:lang w:eastAsia="en-US"/>
              </w:rPr>
              <w:t>person and telephone</w:t>
            </w:r>
            <w:r w:rsidRPr="00B22C55">
              <w:rPr>
                <w:rFonts w:ascii="Cambria Math" w:eastAsia="Cambria Math" w:hAnsi="Cambria Math" w:cs="Cambria Math"/>
                <w:kern w:val="0"/>
                <w:sz w:val="18"/>
                <w:szCs w:val="18"/>
                <w:lang w:eastAsia="en-US"/>
              </w:rPr>
              <w:t>‐</w:t>
            </w:r>
            <w:r w:rsidRPr="00B22C55">
              <w:rPr>
                <w:rFonts w:ascii="Arial" w:eastAsia="Arial" w:hAnsi="Arial" w:cs="Arial"/>
                <w:kern w:val="0"/>
                <w:sz w:val="18"/>
                <w:szCs w:val="18"/>
                <w:lang w:eastAsia="en-US"/>
              </w:rPr>
              <w:t>delivered treatment</w:t>
            </w:r>
            <w:r w:rsidR="00E07F1E">
              <w:rPr>
                <w:rFonts w:ascii="Arial" w:hAnsi="Arial" w:cs="Arial" w:hint="eastAsia"/>
                <w:kern w:val="0"/>
                <w:sz w:val="18"/>
                <w:szCs w:val="18"/>
              </w:rPr>
              <w:t xml:space="preserve"> [11]</w:t>
            </w:r>
          </w:p>
          <w:p w:rsidR="0060474F" w:rsidRPr="00B22C55" w:rsidRDefault="0060474F" w:rsidP="00B22C55">
            <w:pPr>
              <w:widowControl/>
              <w:snapToGrid w:val="0"/>
              <w:jc w:val="left"/>
              <w:rPr>
                <w:rFonts w:ascii="Arial" w:eastAsia="Arial" w:hAnsi="Arial" w:cs="Arial"/>
                <w:kern w:val="0"/>
                <w:sz w:val="18"/>
                <w:szCs w:val="18"/>
                <w:lang w:eastAsia="en-US"/>
              </w:rPr>
            </w:pP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5</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Heffner JL, Mull KE, Anthenelli RM, Bricker JB.</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mokers with bipolar disorder</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6</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1 RCT – a preliminary study</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In-person ACT + Nicotine </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Telephonic ACT and nicotine </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Increase smoking cessation in the in-person group than the telephonic group. The difference is not statistically significant, but p value not stated</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 % attrition in the in-person soul</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10 sessions </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 month</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C-  small sample size and inability to generalize the conclusion </w:t>
            </w:r>
          </w:p>
        </w:tc>
      </w:tr>
      <w:tr w:rsidR="0060474F" w:rsidRPr="00B22C55" w:rsidTr="00B22C55">
        <w:tc>
          <w:tcPr>
            <w:tcW w:w="1350" w:type="dxa"/>
          </w:tcPr>
          <w:p w:rsidR="0060474F" w:rsidRPr="00E07F1E" w:rsidRDefault="0060474F" w:rsidP="00B22C55">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t>Single-arm trial of the second version of an acceptance &amp; commitment therapy smartphone application for smoking cessation</w:t>
            </w:r>
            <w:r w:rsidR="00E07F1E">
              <w:rPr>
                <w:rFonts w:ascii="Arial" w:hAnsi="Arial" w:cs="Arial" w:hint="eastAsia"/>
                <w:kern w:val="0"/>
                <w:sz w:val="18"/>
                <w:szCs w:val="18"/>
              </w:rPr>
              <w:t xml:space="preserve"> [3]</w:t>
            </w:r>
          </w:p>
          <w:p w:rsidR="0060474F" w:rsidRPr="00B22C55" w:rsidRDefault="0060474F" w:rsidP="00B22C55">
            <w:pPr>
              <w:widowControl/>
              <w:snapToGrid w:val="0"/>
              <w:jc w:val="left"/>
              <w:rPr>
                <w:rFonts w:ascii="Arial" w:eastAsia="Arial" w:hAnsi="Arial" w:cs="Arial"/>
                <w:kern w:val="0"/>
                <w:sz w:val="18"/>
                <w:szCs w:val="18"/>
                <w:lang w:eastAsia="en-US"/>
              </w:rPr>
            </w:pP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p>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6</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Bricker JB, Copeland W, Mull KE, Zeng EY. </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Smokers </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99</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2 single-arm trial</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martQuit 2.0</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None </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Decrease smoking, which was not statistically significant, P = .127</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5 % attrition</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elf-paced</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30 days </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 few sample sizes and inability to generalize</w:t>
            </w:r>
          </w:p>
        </w:tc>
      </w:tr>
      <w:tr w:rsidR="0060474F" w:rsidRPr="00B22C55" w:rsidTr="00B22C55">
        <w:tc>
          <w:tcPr>
            <w:tcW w:w="1350" w:type="dxa"/>
          </w:tcPr>
          <w:p w:rsidR="0060474F" w:rsidRPr="00E07F1E" w:rsidRDefault="0060474F" w:rsidP="00B22C55">
            <w:pPr>
              <w:widowControl/>
              <w:snapToGrid w:val="0"/>
              <w:jc w:val="left"/>
              <w:rPr>
                <w:rFonts w:ascii="Arial" w:hAnsi="Arial" w:cs="Arial" w:hint="eastAsia"/>
                <w:kern w:val="0"/>
                <w:sz w:val="18"/>
                <w:szCs w:val="18"/>
              </w:rPr>
            </w:pPr>
            <w:bookmarkStart w:id="0" w:name="_3dy6vkm" w:colFirst="0" w:colLast="0"/>
            <w:bookmarkEnd w:id="0"/>
            <w:r w:rsidRPr="00B22C55">
              <w:rPr>
                <w:rFonts w:ascii="Arial" w:eastAsia="Arial" w:hAnsi="Arial" w:cs="Arial"/>
                <w:kern w:val="0"/>
                <w:sz w:val="18"/>
                <w:szCs w:val="18"/>
                <w:lang w:eastAsia="en-US"/>
              </w:rPr>
              <w:t xml:space="preserve">A randomized controlled trial </w:t>
            </w:r>
            <w:r w:rsidRPr="00B22C55">
              <w:rPr>
                <w:rFonts w:ascii="Arial" w:eastAsia="Arial" w:hAnsi="Arial" w:cs="Arial"/>
                <w:kern w:val="0"/>
                <w:sz w:val="18"/>
                <w:szCs w:val="18"/>
                <w:lang w:eastAsia="en-US"/>
              </w:rPr>
              <w:lastRenderedPageBreak/>
              <w:t>of a mindfulness and acceptance group therapy for residential substance use patients</w:t>
            </w:r>
            <w:r w:rsidR="00E07F1E">
              <w:rPr>
                <w:rFonts w:ascii="Arial" w:hAnsi="Arial" w:cs="Arial" w:hint="eastAsia"/>
                <w:kern w:val="0"/>
                <w:sz w:val="18"/>
                <w:szCs w:val="18"/>
              </w:rPr>
              <w:t xml:space="preserve"> [10]</w:t>
            </w:r>
          </w:p>
          <w:p w:rsidR="0060474F" w:rsidRPr="00B22C55" w:rsidRDefault="0060474F" w:rsidP="00B22C55">
            <w:pPr>
              <w:widowControl/>
              <w:snapToGrid w:val="0"/>
              <w:jc w:val="left"/>
              <w:rPr>
                <w:rFonts w:ascii="Arial" w:eastAsia="Arial" w:hAnsi="Arial" w:cs="Arial"/>
                <w:kern w:val="0"/>
                <w:sz w:val="18"/>
                <w:szCs w:val="18"/>
                <w:lang w:eastAsia="en-US"/>
              </w:rPr>
            </w:pP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2017</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Shorey RC, </w:t>
            </w:r>
            <w:r w:rsidRPr="00B22C55">
              <w:rPr>
                <w:rFonts w:ascii="Arial" w:eastAsia="Arial" w:hAnsi="Arial" w:cs="Arial"/>
                <w:kern w:val="0"/>
                <w:sz w:val="18"/>
                <w:szCs w:val="18"/>
                <w:lang w:eastAsia="en-US"/>
              </w:rPr>
              <w:lastRenderedPageBreak/>
              <w:t xml:space="preserve">Elmquist J, Gawrysiak  MJ, </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 xml:space="preserve">People for </w:t>
            </w:r>
            <w:r w:rsidRPr="00B22C55">
              <w:rPr>
                <w:rFonts w:ascii="Arial" w:eastAsia="Arial" w:hAnsi="Arial" w:cs="Arial"/>
                <w:kern w:val="0"/>
                <w:sz w:val="18"/>
                <w:szCs w:val="18"/>
                <w:lang w:eastAsia="en-US"/>
              </w:rPr>
              <w:lastRenderedPageBreak/>
              <w:t xml:space="preserve">residential substance use treatment  </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111</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1 </w:t>
            </w:r>
            <w:r w:rsidRPr="00B22C55">
              <w:rPr>
                <w:rFonts w:ascii="Arial" w:eastAsia="Arial" w:hAnsi="Arial" w:cs="Arial"/>
                <w:kern w:val="0"/>
                <w:sz w:val="18"/>
                <w:szCs w:val="18"/>
                <w:lang w:eastAsia="en-US"/>
              </w:rPr>
              <w:lastRenderedPageBreak/>
              <w:t xml:space="preserve">RCT </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 xml:space="preserve">Mindfulness and </w:t>
            </w:r>
            <w:r w:rsidRPr="00B22C55">
              <w:rPr>
                <w:rFonts w:ascii="Arial" w:eastAsia="Arial" w:hAnsi="Arial" w:cs="Arial"/>
                <w:kern w:val="0"/>
                <w:sz w:val="18"/>
                <w:szCs w:val="18"/>
                <w:lang w:eastAsia="en-US"/>
              </w:rPr>
              <w:lastRenderedPageBreak/>
              <w:t xml:space="preserve">ACT </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TAU</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Decrease smoking, </w:t>
            </w:r>
            <w:r w:rsidRPr="00B22C55">
              <w:rPr>
                <w:rFonts w:ascii="Arial" w:eastAsia="Arial" w:hAnsi="Arial" w:cs="Arial"/>
                <w:kern w:val="0"/>
                <w:sz w:val="18"/>
                <w:szCs w:val="18"/>
                <w:lang w:eastAsia="en-US"/>
              </w:rPr>
              <w:lastRenderedPageBreak/>
              <w:t>which was not statistically significant , P = .127</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 xml:space="preserve">No attrition in the </w:t>
            </w:r>
            <w:r w:rsidRPr="00B22C55">
              <w:rPr>
                <w:rFonts w:ascii="Arial" w:eastAsia="Arial" w:hAnsi="Arial" w:cs="Arial"/>
                <w:kern w:val="0"/>
                <w:sz w:val="18"/>
                <w:szCs w:val="18"/>
                <w:lang w:eastAsia="en-US"/>
              </w:rPr>
              <w:lastRenderedPageBreak/>
              <w:t>treatment group</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 xml:space="preserve">8 twice weekly, 1.5-hour, </w:t>
            </w:r>
            <w:r w:rsidRPr="00B22C55">
              <w:rPr>
                <w:rFonts w:ascii="Arial" w:eastAsia="Arial" w:hAnsi="Arial" w:cs="Arial"/>
                <w:kern w:val="0"/>
                <w:sz w:val="18"/>
                <w:szCs w:val="18"/>
                <w:lang w:eastAsia="en-US"/>
              </w:rPr>
              <w:lastRenderedPageBreak/>
              <w:t>group sessions</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No</w:t>
            </w:r>
          </w:p>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follow up</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C small sample size and </w:t>
            </w:r>
            <w:r w:rsidRPr="00B22C55">
              <w:rPr>
                <w:rFonts w:ascii="Arial" w:eastAsia="Arial" w:hAnsi="Arial" w:cs="Arial"/>
                <w:kern w:val="0"/>
                <w:sz w:val="18"/>
                <w:szCs w:val="18"/>
                <w:lang w:eastAsia="en-US"/>
              </w:rPr>
              <w:lastRenderedPageBreak/>
              <w:t>lack of follow up of the patients after the treatment</w:t>
            </w:r>
          </w:p>
        </w:tc>
      </w:tr>
      <w:tr w:rsidR="0060474F" w:rsidRPr="00B22C55" w:rsidTr="00B22C55">
        <w:tc>
          <w:tcPr>
            <w:tcW w:w="1350" w:type="dxa"/>
          </w:tcPr>
          <w:p w:rsidR="0060474F" w:rsidRPr="00E07F1E" w:rsidRDefault="0060474F" w:rsidP="00B22C55">
            <w:pPr>
              <w:widowControl/>
              <w:snapToGrid w:val="0"/>
              <w:jc w:val="left"/>
              <w:rPr>
                <w:rFonts w:ascii="Arial" w:hAnsi="Arial" w:cs="Arial" w:hint="eastAsia"/>
                <w:kern w:val="0"/>
                <w:sz w:val="18"/>
                <w:szCs w:val="18"/>
              </w:rPr>
            </w:pPr>
            <w:bookmarkStart w:id="1" w:name="_Hlk47466367"/>
            <w:r w:rsidRPr="00B22C55">
              <w:rPr>
                <w:rFonts w:ascii="Arial" w:eastAsia="Arial" w:hAnsi="Arial" w:cs="Arial"/>
                <w:kern w:val="0"/>
                <w:sz w:val="18"/>
                <w:szCs w:val="18"/>
                <w:lang w:eastAsia="en-US"/>
              </w:rPr>
              <w:lastRenderedPageBreak/>
              <w:t xml:space="preserve">Formative, multimethod case studies of learn to quit, an acceptance and commitment therapy smoking cessation app designed for people with serious </w:t>
            </w:r>
            <w:bookmarkEnd w:id="1"/>
            <w:r w:rsidRPr="00B22C55">
              <w:rPr>
                <w:rFonts w:ascii="Arial" w:eastAsia="Arial" w:hAnsi="Arial" w:cs="Arial"/>
                <w:kern w:val="0"/>
                <w:sz w:val="18"/>
                <w:szCs w:val="18"/>
                <w:lang w:eastAsia="en-US"/>
              </w:rPr>
              <w:t>mental illness</w:t>
            </w:r>
            <w:r w:rsidR="00E07F1E">
              <w:rPr>
                <w:rFonts w:ascii="Arial" w:hAnsi="Arial" w:cs="Arial" w:hint="eastAsia"/>
                <w:kern w:val="0"/>
                <w:sz w:val="18"/>
                <w:szCs w:val="18"/>
              </w:rPr>
              <w:t xml:space="preserve"> [12]</w:t>
            </w:r>
          </w:p>
          <w:p w:rsidR="0060474F" w:rsidRPr="00B22C55" w:rsidRDefault="0060474F" w:rsidP="00B22C55">
            <w:pPr>
              <w:widowControl/>
              <w:snapToGrid w:val="0"/>
              <w:jc w:val="left"/>
              <w:rPr>
                <w:rFonts w:ascii="Arial" w:eastAsia="Arial" w:hAnsi="Arial" w:cs="Arial"/>
                <w:kern w:val="0"/>
                <w:sz w:val="18"/>
                <w:szCs w:val="18"/>
                <w:lang w:eastAsia="en-US"/>
              </w:rPr>
            </w:pP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9</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Vilardaga R, Rizo J, RriesRK,  Kientz JA.</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mokers</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NA</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2 case series</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arn to Quit</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QuitGuide</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Decrease smoking, which was not statistically significant , P = .127</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Not stated </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Not stated</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Not stated</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C few sample sizes </w:t>
            </w:r>
          </w:p>
        </w:tc>
      </w:tr>
      <w:tr w:rsidR="0060474F" w:rsidRPr="00B22C55" w:rsidTr="00B22C55">
        <w:tc>
          <w:tcPr>
            <w:tcW w:w="1350" w:type="dxa"/>
          </w:tcPr>
          <w:p w:rsidR="0060474F" w:rsidRPr="00E07F1E" w:rsidRDefault="0060474F" w:rsidP="00B22C55">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t xml:space="preserve">Acceptance and Commitment Therapy and Motivational Interviewing in the Treatment of Alcohol Use Disorder in a College Woman: A </w:t>
            </w:r>
            <w:r w:rsidRPr="00B22C55">
              <w:rPr>
                <w:rFonts w:ascii="Arial" w:eastAsia="Arial" w:hAnsi="Arial" w:cs="Arial"/>
                <w:kern w:val="0"/>
                <w:sz w:val="18"/>
                <w:szCs w:val="18"/>
                <w:lang w:eastAsia="en-US"/>
              </w:rPr>
              <w:lastRenderedPageBreak/>
              <w:t>Case Study</w:t>
            </w:r>
            <w:r w:rsidR="00E07F1E">
              <w:rPr>
                <w:rFonts w:ascii="Arial" w:hAnsi="Arial" w:cs="Arial" w:hint="eastAsia"/>
                <w:kern w:val="0"/>
                <w:sz w:val="18"/>
                <w:szCs w:val="18"/>
              </w:rPr>
              <w:t xml:space="preserve"> [13]</w:t>
            </w:r>
          </w:p>
          <w:p w:rsidR="0060474F" w:rsidRPr="00B22C55" w:rsidRDefault="0060474F" w:rsidP="00B22C55">
            <w:pPr>
              <w:widowControl/>
              <w:snapToGrid w:val="0"/>
              <w:jc w:val="left"/>
              <w:rPr>
                <w:rFonts w:ascii="Arial" w:eastAsia="Arial" w:hAnsi="Arial" w:cs="Arial"/>
                <w:kern w:val="0"/>
                <w:sz w:val="18"/>
                <w:szCs w:val="18"/>
                <w:lang w:eastAsia="en-US"/>
              </w:rPr>
            </w:pP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2019</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Ehman AC.</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Woman with an alcohol use disorder</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2 – case study </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 and Mindfulness intervention</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none</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Reduction in alcohol consumption in the patient. The statistical significance was not stated.</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None </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None </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 Few sample sizes cannot be generalized</w:t>
            </w:r>
          </w:p>
        </w:tc>
      </w:tr>
      <w:tr w:rsidR="0060474F" w:rsidRPr="00B22C55" w:rsidTr="00B22C55">
        <w:tc>
          <w:tcPr>
            <w:tcW w:w="1350" w:type="dxa"/>
          </w:tcPr>
          <w:p w:rsidR="0060474F" w:rsidRPr="00E07F1E" w:rsidRDefault="0060474F" w:rsidP="00E07F1E">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lastRenderedPageBreak/>
              <w:t>Pilot Randomized Controlled Trial of Web-Delivered Acceptance and Commitment Therapy Versus Smokefree. gov for Smokers with Bipolar Disorder</w:t>
            </w:r>
            <w:r w:rsidR="00E07F1E">
              <w:rPr>
                <w:rFonts w:ascii="Arial" w:hAnsi="Arial" w:cs="Arial" w:hint="eastAsia"/>
                <w:kern w:val="0"/>
                <w:sz w:val="18"/>
                <w:szCs w:val="18"/>
              </w:rPr>
              <w:t xml:space="preserve"> [12]</w:t>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19</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Heffner, J.L., Kelly, M.M., Waxmonsky, J., Mattocks, K., Serfozo, K., Bricker, J.B., Mull, K.E, Watson, N.L., &amp;Ostacher, M.</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Bipolar patients who are smokers</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51</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RCT- trial design </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mokefree.</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Increased promising acceptability and cessation. Statistical significance not stated.</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10 weeks </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 month</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C few sample sizes </w:t>
            </w:r>
          </w:p>
        </w:tc>
      </w:tr>
      <w:tr w:rsidR="0060474F" w:rsidRPr="00B22C55" w:rsidTr="00B22C55">
        <w:tc>
          <w:tcPr>
            <w:tcW w:w="1350" w:type="dxa"/>
          </w:tcPr>
          <w:p w:rsidR="0060474F" w:rsidRPr="00E07F1E" w:rsidRDefault="0060474F" w:rsidP="00B22C55">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t>Randomized Controlled Trial of a Smartphone Application as an Adjunct to Acceptance and Commitment Therapy for Smoking Cessation</w:t>
            </w:r>
            <w:r w:rsidR="00E07F1E">
              <w:rPr>
                <w:rFonts w:ascii="Arial" w:hAnsi="Arial" w:cs="Arial" w:hint="eastAsia"/>
                <w:kern w:val="0"/>
                <w:sz w:val="18"/>
                <w:szCs w:val="18"/>
              </w:rPr>
              <w:t xml:space="preserve"> [13]</w:t>
            </w:r>
          </w:p>
          <w:p w:rsidR="0060474F" w:rsidRPr="00B22C55" w:rsidRDefault="0060474F" w:rsidP="00B22C55">
            <w:pPr>
              <w:widowControl/>
              <w:snapToGrid w:val="0"/>
              <w:jc w:val="left"/>
              <w:rPr>
                <w:rFonts w:ascii="Arial" w:eastAsia="Arial" w:hAnsi="Arial" w:cs="Arial"/>
                <w:kern w:val="0"/>
                <w:sz w:val="18"/>
                <w:szCs w:val="18"/>
                <w:lang w:eastAsia="en-US"/>
              </w:rPr>
            </w:pP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2020</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O’Connor, M., Whelan, R., Bricker, J., &amp; McHugh, L.</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mokers</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50</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1 – RCT </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ACT </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Smartquit,</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Reduction of smoking in the non-abstinent group that was statistically significant P less than .001</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11.33% posttreatment </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6 weekly 90 minutes session</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C; small sample size</w:t>
            </w:r>
          </w:p>
        </w:tc>
      </w:tr>
      <w:tr w:rsidR="0060474F" w:rsidRPr="00B22C55" w:rsidTr="00B22C55">
        <w:tc>
          <w:tcPr>
            <w:tcW w:w="1350" w:type="dxa"/>
          </w:tcPr>
          <w:p w:rsidR="0060474F" w:rsidRPr="00E07F1E" w:rsidRDefault="0060474F" w:rsidP="00E07F1E">
            <w:pPr>
              <w:widowControl/>
              <w:snapToGrid w:val="0"/>
              <w:jc w:val="left"/>
              <w:rPr>
                <w:rFonts w:ascii="Arial" w:hAnsi="Arial" w:cs="Arial" w:hint="eastAsia"/>
                <w:kern w:val="0"/>
                <w:sz w:val="18"/>
                <w:szCs w:val="18"/>
              </w:rPr>
            </w:pPr>
            <w:r w:rsidRPr="00B22C55">
              <w:rPr>
                <w:rFonts w:ascii="Arial" w:eastAsia="Arial" w:hAnsi="Arial" w:cs="Arial"/>
                <w:kern w:val="0"/>
                <w:sz w:val="18"/>
                <w:szCs w:val="18"/>
                <w:lang w:eastAsia="en-US"/>
              </w:rPr>
              <w:t xml:space="preserve">Responding to tobacco craving: an experimental </w:t>
            </w:r>
            <w:r w:rsidRPr="00B22C55">
              <w:rPr>
                <w:rFonts w:ascii="Arial" w:eastAsia="Arial" w:hAnsi="Arial" w:cs="Arial"/>
                <w:kern w:val="0"/>
                <w:sz w:val="18"/>
                <w:szCs w:val="18"/>
                <w:lang w:eastAsia="en-US"/>
              </w:rPr>
              <w:lastRenderedPageBreak/>
              <w:t>test of acceptance versus suppression.</w:t>
            </w:r>
            <w:r w:rsidR="00E07F1E">
              <w:rPr>
                <w:rFonts w:ascii="Arial" w:hAnsi="Arial" w:cs="Arial" w:hint="eastAsia"/>
                <w:kern w:val="0"/>
                <w:sz w:val="18"/>
                <w:szCs w:val="18"/>
              </w:rPr>
              <w:t>[10]</w:t>
            </w:r>
          </w:p>
        </w:tc>
        <w:tc>
          <w:tcPr>
            <w:tcW w:w="81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2012</w:t>
            </w:r>
          </w:p>
        </w:tc>
        <w:tc>
          <w:tcPr>
            <w:tcW w:w="965"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itvin, E.B., Kovacs, M.A., </w:t>
            </w:r>
            <w:r w:rsidRPr="00B22C55">
              <w:rPr>
                <w:rFonts w:ascii="Arial" w:eastAsia="Arial" w:hAnsi="Arial" w:cs="Arial"/>
                <w:kern w:val="0"/>
                <w:sz w:val="18"/>
                <w:szCs w:val="18"/>
                <w:lang w:eastAsia="en-US"/>
              </w:rPr>
              <w:lastRenderedPageBreak/>
              <w:t>Hayes, P.L., Brandon, T.H.</w:t>
            </w:r>
          </w:p>
        </w:tc>
        <w:tc>
          <w:tcPr>
            <w:tcW w:w="896"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smokers</w:t>
            </w:r>
          </w:p>
        </w:tc>
        <w:tc>
          <w:tcPr>
            <w:tcW w:w="494"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162</w:t>
            </w:r>
          </w:p>
        </w:tc>
        <w:tc>
          <w:tcPr>
            <w:tcW w:w="713"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Level 1 - RCT</w:t>
            </w:r>
          </w:p>
        </w:tc>
        <w:tc>
          <w:tcPr>
            <w:tcW w:w="1072"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ACT in one group, Suppressi</w:t>
            </w:r>
            <w:r w:rsidRPr="00B22C55">
              <w:rPr>
                <w:rFonts w:ascii="Arial" w:eastAsia="Arial" w:hAnsi="Arial" w:cs="Arial"/>
                <w:kern w:val="0"/>
                <w:sz w:val="18"/>
                <w:szCs w:val="18"/>
                <w:lang w:eastAsia="en-US"/>
              </w:rPr>
              <w:lastRenderedPageBreak/>
              <w:t>on on another group</w:t>
            </w:r>
          </w:p>
        </w:tc>
        <w:tc>
          <w:tcPr>
            <w:tcW w:w="153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No intervention for the third control group</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No statistically significant difference </w:t>
            </w:r>
            <w:r w:rsidRPr="00B22C55">
              <w:rPr>
                <w:rFonts w:ascii="Arial" w:eastAsia="Arial" w:hAnsi="Arial" w:cs="Arial"/>
                <w:kern w:val="0"/>
                <w:sz w:val="18"/>
                <w:szCs w:val="18"/>
                <w:lang w:eastAsia="en-US"/>
              </w:rPr>
              <w:lastRenderedPageBreak/>
              <w:t>between the ACT and the Suppression group</w:t>
            </w:r>
          </w:p>
        </w:tc>
        <w:tc>
          <w:tcPr>
            <w:tcW w:w="126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lastRenderedPageBreak/>
              <w:t>35% attrition in the ACT group</w:t>
            </w:r>
          </w:p>
        </w:tc>
        <w:tc>
          <w:tcPr>
            <w:tcW w:w="144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One day</w:t>
            </w:r>
          </w:p>
        </w:tc>
        <w:tc>
          <w:tcPr>
            <w:tcW w:w="135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3 days</w:t>
            </w:r>
          </w:p>
        </w:tc>
        <w:tc>
          <w:tcPr>
            <w:tcW w:w="1620" w:type="dxa"/>
          </w:tcPr>
          <w:p w:rsidR="0060474F" w:rsidRPr="00B22C55" w:rsidRDefault="0060474F" w:rsidP="00B22C55">
            <w:pPr>
              <w:widowControl/>
              <w:snapToGrid w:val="0"/>
              <w:jc w:val="left"/>
              <w:rPr>
                <w:rFonts w:ascii="Arial" w:eastAsia="Arial" w:hAnsi="Arial" w:cs="Arial"/>
                <w:kern w:val="0"/>
                <w:sz w:val="18"/>
                <w:szCs w:val="18"/>
                <w:lang w:eastAsia="en-US"/>
              </w:rPr>
            </w:pPr>
            <w:r w:rsidRPr="00B22C55">
              <w:rPr>
                <w:rFonts w:ascii="Arial" w:eastAsia="Arial" w:hAnsi="Arial" w:cs="Arial"/>
                <w:kern w:val="0"/>
                <w:sz w:val="18"/>
                <w:szCs w:val="18"/>
                <w:lang w:eastAsia="en-US"/>
              </w:rPr>
              <w:t xml:space="preserve">Level  C- small sample size, high attrition, and lack of blinding may </w:t>
            </w:r>
            <w:r w:rsidRPr="00B22C55">
              <w:rPr>
                <w:rFonts w:ascii="Arial" w:eastAsia="Arial" w:hAnsi="Arial" w:cs="Arial"/>
                <w:kern w:val="0"/>
                <w:sz w:val="18"/>
                <w:szCs w:val="18"/>
                <w:lang w:eastAsia="en-US"/>
              </w:rPr>
              <w:lastRenderedPageBreak/>
              <w:t>all introduce bias.</w:t>
            </w:r>
          </w:p>
        </w:tc>
      </w:tr>
    </w:tbl>
    <w:p w:rsidR="0060474F" w:rsidRDefault="0060474F"/>
    <w:p w:rsidR="00A905EE" w:rsidRPr="00A905EE" w:rsidRDefault="00A94A12" w:rsidP="00A905EE">
      <w:pPr>
        <w:widowControl/>
        <w:spacing w:line="480" w:lineRule="auto"/>
        <w:jc w:val="left"/>
        <w:rPr>
          <w:rFonts w:ascii="Arial" w:eastAsia="Arial" w:hAnsi="Arial" w:cs="Arial"/>
          <w:kern w:val="0"/>
          <w:sz w:val="24"/>
          <w:szCs w:val="24"/>
          <w:lang w:eastAsia="en-US"/>
        </w:rPr>
      </w:pPr>
      <w:r>
        <w:rPr>
          <w:rFonts w:ascii="Arial" w:hAnsi="Arial" w:cs="Arial" w:hint="eastAsia"/>
          <w:kern w:val="0"/>
          <w:sz w:val="24"/>
          <w:szCs w:val="24"/>
        </w:rPr>
        <w:t>1</w:t>
      </w:r>
      <w:r w:rsidR="00A905EE" w:rsidRPr="00A905EE">
        <w:rPr>
          <w:rFonts w:ascii="Arial" w:eastAsia="Arial" w:hAnsi="Arial" w:cs="Arial"/>
          <w:kern w:val="0"/>
          <w:sz w:val="24"/>
          <w:szCs w:val="24"/>
          <w:lang w:eastAsia="en-US"/>
        </w:rPr>
        <w:t>.</w:t>
      </w:r>
      <w:r w:rsidR="00A905EE" w:rsidRPr="00A905EE">
        <w:rPr>
          <w:rFonts w:ascii="Arial" w:eastAsia="Arial" w:hAnsi="Arial" w:cs="Arial"/>
          <w:kern w:val="0"/>
          <w:sz w:val="24"/>
          <w:szCs w:val="24"/>
          <w:lang w:eastAsia="en-US"/>
        </w:rPr>
        <w:tab/>
        <w:t>Luoma, J. B., Kohlenberg, B. S., Hayes, S. C., &amp; Fletcher, L. (2012). Slow and steady wins the race: A randomized clinical trial of acceptance and commitment therapy targeting shame in substance use disorders. Journal of Consulting and Clinical Psychology, 80(1), 43–53. https://doi.org/10.1037/a0026070</w:t>
      </w:r>
    </w:p>
    <w:p w:rsidR="00A94A12" w:rsidRPr="00A905EE" w:rsidRDefault="00A94A12" w:rsidP="00A94A12">
      <w:pPr>
        <w:widowControl/>
        <w:spacing w:line="480" w:lineRule="auto"/>
        <w:jc w:val="left"/>
        <w:rPr>
          <w:rFonts w:ascii="Arial" w:eastAsia="Arial" w:hAnsi="Arial" w:cs="Arial"/>
          <w:kern w:val="0"/>
          <w:sz w:val="24"/>
          <w:szCs w:val="24"/>
          <w:lang w:eastAsia="en-US"/>
        </w:rPr>
      </w:pPr>
      <w:r>
        <w:rPr>
          <w:rFonts w:ascii="Arial" w:hAnsi="Arial" w:cs="Arial" w:hint="eastAsia"/>
          <w:kern w:val="0"/>
          <w:sz w:val="24"/>
          <w:szCs w:val="24"/>
        </w:rPr>
        <w:t>2</w:t>
      </w:r>
      <w:r w:rsidRPr="00A905EE">
        <w:rPr>
          <w:rFonts w:ascii="Arial" w:eastAsia="Arial" w:hAnsi="Arial" w:cs="Arial"/>
          <w:kern w:val="0"/>
          <w:sz w:val="24"/>
          <w:szCs w:val="24"/>
          <w:lang w:eastAsia="en-US"/>
        </w:rPr>
        <w:t>.</w:t>
      </w:r>
      <w:r w:rsidRPr="00A905EE">
        <w:rPr>
          <w:rFonts w:ascii="Arial" w:eastAsia="Arial" w:hAnsi="Arial" w:cs="Arial"/>
          <w:kern w:val="0"/>
          <w:sz w:val="24"/>
          <w:szCs w:val="24"/>
          <w:lang w:eastAsia="en-US"/>
        </w:rPr>
        <w:tab/>
        <w:t>Bricker, J. B., Mull, K. E., Kientz, J. A., Vilardaga, R., Mercer, L. D., Akioka, K. J., &amp; Heffner, J. L. (2014). Randomized, controlled pilot trial of a smartphone app for smoking cessation using acceptance and commitment therapy. Drug and Alcohol Dependence, 143, 87–94. https://doi.org/10.1016/j.drugalcdep.2014.07.006</w:t>
      </w:r>
    </w:p>
    <w:p w:rsidR="00A94A12" w:rsidRPr="00A905EE" w:rsidRDefault="00A94A12" w:rsidP="00A94A12">
      <w:pPr>
        <w:widowControl/>
        <w:spacing w:line="480" w:lineRule="auto"/>
        <w:jc w:val="left"/>
        <w:rPr>
          <w:rFonts w:ascii="Arial" w:eastAsia="Arial" w:hAnsi="Arial" w:cs="Arial"/>
          <w:kern w:val="0"/>
          <w:sz w:val="24"/>
          <w:szCs w:val="24"/>
          <w:lang w:eastAsia="en-US"/>
        </w:rPr>
      </w:pPr>
      <w:r>
        <w:rPr>
          <w:rFonts w:ascii="Arial" w:hAnsi="Arial" w:cs="Arial" w:hint="eastAsia"/>
          <w:kern w:val="0"/>
          <w:sz w:val="24"/>
          <w:szCs w:val="24"/>
        </w:rPr>
        <w:t>3</w:t>
      </w:r>
      <w:r w:rsidRPr="00A905EE">
        <w:rPr>
          <w:rFonts w:ascii="Arial" w:eastAsia="Arial" w:hAnsi="Arial" w:cs="Arial"/>
          <w:kern w:val="0"/>
          <w:sz w:val="24"/>
          <w:szCs w:val="24"/>
          <w:lang w:eastAsia="en-US"/>
        </w:rPr>
        <w:t>.</w:t>
      </w:r>
      <w:r w:rsidRPr="00A905EE">
        <w:rPr>
          <w:rFonts w:ascii="Arial" w:eastAsia="Arial" w:hAnsi="Arial" w:cs="Arial"/>
          <w:kern w:val="0"/>
          <w:sz w:val="24"/>
          <w:szCs w:val="24"/>
          <w:lang w:eastAsia="en-US"/>
        </w:rPr>
        <w:tab/>
        <w:t xml:space="preserve"> Lanza, P. V., García, P. F., Lamelas, F. R., &amp; González-Menéndez, A. (2014). Acceptance and Commitment Therapy Versus Cognitive Behavioral Therapy in the Treatment of Substance Use Disorder With Incarcerated Women. Journal of Clinical Psychology, 70(7), 644–657. https://doi.org/10.1002/jclp.22060</w:t>
      </w:r>
    </w:p>
    <w:p w:rsidR="00A94A12" w:rsidRPr="00A905EE" w:rsidRDefault="00A94A12" w:rsidP="00A94A12">
      <w:pPr>
        <w:widowControl/>
        <w:spacing w:line="480" w:lineRule="auto"/>
        <w:jc w:val="left"/>
        <w:rPr>
          <w:rFonts w:ascii="Arial" w:eastAsia="Arial" w:hAnsi="Arial" w:cs="Arial"/>
          <w:kern w:val="0"/>
          <w:sz w:val="24"/>
          <w:szCs w:val="24"/>
          <w:lang w:eastAsia="en-US"/>
        </w:rPr>
      </w:pPr>
      <w:r>
        <w:rPr>
          <w:rFonts w:ascii="Arial" w:hAnsi="Arial" w:cs="Arial" w:hint="eastAsia"/>
          <w:kern w:val="0"/>
          <w:sz w:val="24"/>
          <w:szCs w:val="24"/>
        </w:rPr>
        <w:lastRenderedPageBreak/>
        <w:t>4</w:t>
      </w:r>
      <w:r w:rsidRPr="00A905EE">
        <w:rPr>
          <w:rFonts w:ascii="Arial" w:eastAsia="Arial" w:hAnsi="Arial" w:cs="Arial"/>
          <w:kern w:val="0"/>
          <w:sz w:val="24"/>
          <w:szCs w:val="24"/>
          <w:lang w:eastAsia="en-US"/>
        </w:rPr>
        <w:t>.</w:t>
      </w:r>
      <w:r w:rsidRPr="00A905EE">
        <w:rPr>
          <w:rFonts w:ascii="Arial" w:eastAsia="Arial" w:hAnsi="Arial" w:cs="Arial"/>
          <w:kern w:val="0"/>
          <w:sz w:val="24"/>
          <w:szCs w:val="24"/>
          <w:lang w:eastAsia="en-US"/>
        </w:rPr>
        <w:tab/>
        <w:t xml:space="preserve"> González-Menéndez, A., Fernández, P., Rodríguez, F., &amp;Villagrá, P. (2014). Long-term outcomes of Acceptance and Commitment Therapy in drug-dependent female inmates: A randomized controlled trial. International Journal of Clinical and Health Psychology, 14(1), 18–27. https://doi.org/10.1016/s1697-2600(14)70033-x</w:t>
      </w:r>
    </w:p>
    <w:p w:rsidR="00A94A12" w:rsidRPr="00A905EE" w:rsidRDefault="00A94A12" w:rsidP="00A94A12">
      <w:pPr>
        <w:widowControl/>
        <w:spacing w:line="480" w:lineRule="auto"/>
        <w:jc w:val="left"/>
        <w:rPr>
          <w:rFonts w:ascii="Arial" w:eastAsia="Arial" w:hAnsi="Arial" w:cs="Arial"/>
          <w:kern w:val="0"/>
          <w:sz w:val="24"/>
          <w:szCs w:val="24"/>
          <w:lang w:eastAsia="en-US"/>
        </w:rPr>
      </w:pPr>
      <w:r>
        <w:rPr>
          <w:rFonts w:ascii="Arial" w:hAnsi="Arial" w:cs="Arial" w:hint="eastAsia"/>
          <w:kern w:val="0"/>
          <w:sz w:val="24"/>
          <w:szCs w:val="24"/>
        </w:rPr>
        <w:t>5</w:t>
      </w:r>
      <w:r w:rsidRPr="00A905EE">
        <w:rPr>
          <w:rFonts w:ascii="Arial" w:eastAsia="Arial" w:hAnsi="Arial" w:cs="Arial"/>
          <w:kern w:val="0"/>
          <w:sz w:val="24"/>
          <w:szCs w:val="24"/>
          <w:lang w:eastAsia="en-US"/>
        </w:rPr>
        <w:t>.</w:t>
      </w:r>
      <w:r w:rsidRPr="00A905EE">
        <w:rPr>
          <w:rFonts w:ascii="Arial" w:eastAsia="Arial" w:hAnsi="Arial" w:cs="Arial"/>
          <w:kern w:val="0"/>
          <w:sz w:val="24"/>
          <w:szCs w:val="24"/>
          <w:lang w:eastAsia="en-US"/>
        </w:rPr>
        <w:tab/>
        <w:t xml:space="preserve"> Stotts, A. L., Green, C., Masuda, A., Grabowski, J., Wilson, K., Northrup, T. F., Moeller, F. G., &amp; Schmitz, J. M. (2012). A Stage I pilot study of acceptance and commitment therapy for methadone detoxification. Drug and Alcohol Dependence, 125(3), 215–222. https://doi.org/10.1016/j.drugalcdep.2012.02.015</w:t>
      </w:r>
    </w:p>
    <w:p w:rsidR="00A94A12" w:rsidRPr="00A905EE" w:rsidRDefault="00A94A12" w:rsidP="00A94A12">
      <w:pPr>
        <w:widowControl/>
        <w:spacing w:line="480" w:lineRule="auto"/>
        <w:jc w:val="left"/>
        <w:rPr>
          <w:rFonts w:ascii="Arial" w:eastAsia="Arial" w:hAnsi="Arial" w:cs="Arial"/>
          <w:kern w:val="0"/>
          <w:sz w:val="24"/>
          <w:szCs w:val="24"/>
          <w:lang w:eastAsia="en-US"/>
        </w:rPr>
      </w:pPr>
      <w:r w:rsidRPr="00A905EE">
        <w:rPr>
          <w:rFonts w:ascii="Arial" w:eastAsia="Arial" w:hAnsi="Arial" w:cs="Arial"/>
          <w:kern w:val="0"/>
          <w:sz w:val="24"/>
          <w:szCs w:val="24"/>
          <w:lang w:eastAsia="en-US"/>
        </w:rPr>
        <w:t>6.</w:t>
      </w:r>
      <w:r w:rsidRPr="00A905EE">
        <w:rPr>
          <w:rFonts w:ascii="Arial" w:eastAsia="Arial" w:hAnsi="Arial" w:cs="Arial"/>
          <w:kern w:val="0"/>
          <w:sz w:val="24"/>
          <w:szCs w:val="24"/>
          <w:lang w:eastAsia="en-US"/>
        </w:rPr>
        <w:tab/>
        <w:t>Bricker, J. B., Bush, T., Zbikowski, S. M., Mercer, L. D., &amp; Heffner, J. L. (2014). Randomized Trial of Telephone-Delivered Acceptance and Commitment Therapy Versus Cognitive Behavioral Therapy for Smoking Cessation: A Pilot Study. Nicotine &amp; Tobacco Research, 16(11), 1446–1454. https://doi.org/10.1093/ntr/ntu102</w:t>
      </w:r>
    </w:p>
    <w:p w:rsidR="00A94A12" w:rsidRPr="00A905EE" w:rsidRDefault="00A94A12" w:rsidP="00A94A12">
      <w:pPr>
        <w:widowControl/>
        <w:spacing w:line="480" w:lineRule="auto"/>
        <w:jc w:val="left"/>
        <w:rPr>
          <w:rFonts w:ascii="Arial" w:eastAsia="Arial" w:hAnsi="Arial" w:cs="Arial"/>
          <w:kern w:val="0"/>
          <w:sz w:val="24"/>
          <w:szCs w:val="24"/>
          <w:lang w:eastAsia="en-US"/>
        </w:rPr>
      </w:pPr>
      <w:r>
        <w:rPr>
          <w:rFonts w:ascii="Arial" w:hAnsi="Arial" w:cs="Arial" w:hint="eastAsia"/>
          <w:kern w:val="0"/>
          <w:sz w:val="24"/>
          <w:szCs w:val="24"/>
        </w:rPr>
        <w:t>7</w:t>
      </w:r>
      <w:r w:rsidRPr="00A905EE">
        <w:rPr>
          <w:rFonts w:ascii="Arial" w:eastAsia="Arial" w:hAnsi="Arial" w:cs="Arial"/>
          <w:kern w:val="0"/>
          <w:sz w:val="24"/>
          <w:szCs w:val="24"/>
          <w:lang w:eastAsia="en-US"/>
        </w:rPr>
        <w:t xml:space="preserve">. </w:t>
      </w:r>
      <w:r w:rsidRPr="00A905EE">
        <w:rPr>
          <w:rFonts w:ascii="Arial" w:eastAsia="Arial" w:hAnsi="Arial" w:cs="Arial"/>
          <w:kern w:val="0"/>
          <w:sz w:val="24"/>
          <w:szCs w:val="24"/>
          <w:lang w:eastAsia="en-US"/>
        </w:rPr>
        <w:tab/>
        <w:t>Kelly, M. M., Sido, H., Forsyth, J. P., Ziedonis, D. M., Kalman, D., &amp; Cooney, J. L. (2015). Acceptance and commitment therapy smoking cessation treatment for veterans with posttraumatic stress disorder: a pilot study. Journal of dual diagnosis, 11(1), 50-55.</w:t>
      </w:r>
    </w:p>
    <w:p w:rsidR="00A94A12" w:rsidRPr="00A905EE" w:rsidRDefault="00A94A12" w:rsidP="00A94A12">
      <w:pPr>
        <w:widowControl/>
        <w:spacing w:line="480" w:lineRule="auto"/>
        <w:jc w:val="left"/>
        <w:rPr>
          <w:rFonts w:ascii="Arial" w:eastAsia="Arial" w:hAnsi="Arial" w:cs="Arial"/>
          <w:kern w:val="0"/>
          <w:sz w:val="24"/>
          <w:szCs w:val="24"/>
          <w:lang w:eastAsia="en-US"/>
        </w:rPr>
      </w:pPr>
      <w:r>
        <w:rPr>
          <w:rFonts w:ascii="Arial" w:hAnsi="Arial" w:cs="Arial" w:hint="eastAsia"/>
          <w:kern w:val="0"/>
          <w:sz w:val="24"/>
          <w:szCs w:val="24"/>
        </w:rPr>
        <w:lastRenderedPageBreak/>
        <w:t>8</w:t>
      </w:r>
      <w:r w:rsidRPr="00A905EE">
        <w:rPr>
          <w:rFonts w:ascii="Arial" w:eastAsia="Arial" w:hAnsi="Arial" w:cs="Arial"/>
          <w:kern w:val="0"/>
          <w:sz w:val="24"/>
          <w:szCs w:val="24"/>
          <w:lang w:eastAsia="en-US"/>
        </w:rPr>
        <w:t xml:space="preserve">. </w:t>
      </w:r>
      <w:r w:rsidRPr="00A905EE">
        <w:rPr>
          <w:rFonts w:ascii="Arial" w:eastAsia="Arial" w:hAnsi="Arial" w:cs="Arial"/>
          <w:kern w:val="0"/>
          <w:sz w:val="24"/>
          <w:szCs w:val="24"/>
          <w:lang w:eastAsia="en-US"/>
        </w:rPr>
        <w:tab/>
        <w:t>Heffner, J. L., McClure, J. B., Mull, K. E., Anthenelli, R. M., &amp; Bricker, J. B. (2015). Acceptance and Commitment Therapy and nicotine patch for smokers with bipolar disorder: preliminary evaluation of in</w:t>
      </w:r>
      <w:r w:rsidRPr="00A905EE">
        <w:rPr>
          <w:rFonts w:ascii="Cambria Math" w:eastAsia="Arial" w:hAnsi="Cambria Math" w:cs="Cambria Math"/>
          <w:kern w:val="0"/>
          <w:sz w:val="24"/>
          <w:szCs w:val="24"/>
          <w:lang w:eastAsia="en-US"/>
        </w:rPr>
        <w:t>‐</w:t>
      </w:r>
      <w:r w:rsidRPr="00A905EE">
        <w:rPr>
          <w:rFonts w:ascii="Arial" w:eastAsia="Arial" w:hAnsi="Arial" w:cs="Arial"/>
          <w:kern w:val="0"/>
          <w:sz w:val="24"/>
          <w:szCs w:val="24"/>
          <w:lang w:eastAsia="en-US"/>
        </w:rPr>
        <w:t>person and telephone</w:t>
      </w:r>
      <w:r w:rsidRPr="00A905EE">
        <w:rPr>
          <w:rFonts w:ascii="Cambria Math" w:eastAsia="Arial" w:hAnsi="Cambria Math" w:cs="Cambria Math"/>
          <w:kern w:val="0"/>
          <w:sz w:val="24"/>
          <w:szCs w:val="24"/>
          <w:lang w:eastAsia="en-US"/>
        </w:rPr>
        <w:t>‐</w:t>
      </w:r>
      <w:r w:rsidRPr="00A905EE">
        <w:rPr>
          <w:rFonts w:ascii="Arial" w:eastAsia="Arial" w:hAnsi="Arial" w:cs="Arial"/>
          <w:kern w:val="0"/>
          <w:sz w:val="24"/>
          <w:szCs w:val="24"/>
          <w:lang w:eastAsia="en-US"/>
        </w:rPr>
        <w:t>delivered treatment. Bipolar disorders, 17(5), 560-566.</w:t>
      </w:r>
    </w:p>
    <w:p w:rsidR="00A905EE" w:rsidRPr="00A905EE" w:rsidRDefault="00A94A12" w:rsidP="00A905EE">
      <w:pPr>
        <w:widowControl/>
        <w:spacing w:line="480" w:lineRule="auto"/>
        <w:jc w:val="left"/>
        <w:rPr>
          <w:rFonts w:ascii="Arial" w:eastAsia="Arial" w:hAnsi="Arial" w:cs="Arial"/>
          <w:kern w:val="0"/>
          <w:sz w:val="24"/>
          <w:szCs w:val="24"/>
          <w:lang w:eastAsia="en-US"/>
        </w:rPr>
      </w:pPr>
      <w:r>
        <w:rPr>
          <w:rFonts w:ascii="Arial" w:hAnsi="Arial" w:cs="Arial" w:hint="eastAsia"/>
          <w:kern w:val="0"/>
          <w:sz w:val="24"/>
          <w:szCs w:val="24"/>
        </w:rPr>
        <w:t>9</w:t>
      </w:r>
      <w:r w:rsidR="00A905EE" w:rsidRPr="00A905EE">
        <w:rPr>
          <w:rFonts w:ascii="Arial" w:eastAsia="Arial" w:hAnsi="Arial" w:cs="Arial"/>
          <w:kern w:val="0"/>
          <w:sz w:val="24"/>
          <w:szCs w:val="24"/>
          <w:lang w:eastAsia="en-US"/>
        </w:rPr>
        <w:t>.</w:t>
      </w:r>
      <w:r w:rsidR="00A905EE" w:rsidRPr="00A905EE">
        <w:rPr>
          <w:rFonts w:ascii="Arial" w:eastAsia="Arial" w:hAnsi="Arial" w:cs="Arial"/>
          <w:kern w:val="0"/>
          <w:sz w:val="24"/>
          <w:szCs w:val="24"/>
          <w:lang w:eastAsia="en-US"/>
        </w:rPr>
        <w:tab/>
        <w:t>Bricker, J., Wyszynski, C., Comstock, B., &amp; Heffner, J. L. (2013). Pilot Randomized Controlled Trial of Web-Based Acceptance and Commitment Therapy for Smoking Cessation. Nicotine &amp; Tobacco Research, 15(10), 1756–1764. https://doi.org/10.1093/ntr/ntt056</w:t>
      </w:r>
    </w:p>
    <w:p w:rsidR="00A94A12" w:rsidRPr="00A905EE" w:rsidRDefault="00A94A12" w:rsidP="00A94A12">
      <w:pPr>
        <w:widowControl/>
        <w:spacing w:line="480" w:lineRule="auto"/>
        <w:jc w:val="left"/>
        <w:rPr>
          <w:rFonts w:ascii="Arial" w:eastAsia="Arial" w:hAnsi="Arial" w:cs="Arial"/>
          <w:kern w:val="0"/>
          <w:sz w:val="24"/>
          <w:szCs w:val="24"/>
          <w:lang w:eastAsia="en-US"/>
        </w:rPr>
      </w:pPr>
      <w:r>
        <w:rPr>
          <w:rFonts w:ascii="Arial" w:hAnsi="Arial" w:cs="Arial" w:hint="eastAsia"/>
          <w:kern w:val="0"/>
          <w:sz w:val="24"/>
          <w:szCs w:val="24"/>
        </w:rPr>
        <w:t>10</w:t>
      </w:r>
      <w:r w:rsidRPr="00A905EE">
        <w:rPr>
          <w:rFonts w:ascii="Arial" w:eastAsia="Arial" w:hAnsi="Arial" w:cs="Arial"/>
          <w:kern w:val="0"/>
          <w:sz w:val="24"/>
          <w:szCs w:val="24"/>
          <w:lang w:eastAsia="en-US"/>
        </w:rPr>
        <w:t xml:space="preserve">. </w:t>
      </w:r>
      <w:r w:rsidRPr="00A905EE">
        <w:rPr>
          <w:rFonts w:ascii="Arial" w:eastAsia="Arial" w:hAnsi="Arial" w:cs="Arial"/>
          <w:kern w:val="0"/>
          <w:sz w:val="24"/>
          <w:szCs w:val="24"/>
          <w:lang w:eastAsia="en-US"/>
        </w:rPr>
        <w:tab/>
        <w:t>Litvin, E. B., Kovacs, M. A., Hayes, P. L., &amp; Brandon, T. H. (2012). Responding to tobacco craving: Experimental test of acceptance versus suppression. Psychology of addictive behaviors, 26(4), 830.</w:t>
      </w:r>
    </w:p>
    <w:p w:rsidR="00A905EE" w:rsidRPr="00A905EE" w:rsidRDefault="00A94A12" w:rsidP="00A905EE">
      <w:pPr>
        <w:widowControl/>
        <w:spacing w:line="480" w:lineRule="auto"/>
        <w:jc w:val="left"/>
        <w:rPr>
          <w:rFonts w:ascii="Arial" w:eastAsia="Arial" w:hAnsi="Arial" w:cs="Arial"/>
          <w:kern w:val="0"/>
          <w:sz w:val="24"/>
          <w:szCs w:val="24"/>
          <w:lang w:eastAsia="en-US"/>
        </w:rPr>
      </w:pPr>
      <w:r>
        <w:rPr>
          <w:rFonts w:ascii="Arial" w:hAnsi="Arial" w:cs="Arial" w:hint="eastAsia"/>
          <w:kern w:val="0"/>
          <w:sz w:val="24"/>
          <w:szCs w:val="24"/>
        </w:rPr>
        <w:t>11</w:t>
      </w:r>
      <w:r w:rsidR="00A905EE" w:rsidRPr="00A905EE">
        <w:rPr>
          <w:rFonts w:ascii="Arial" w:eastAsia="Arial" w:hAnsi="Arial" w:cs="Arial"/>
          <w:kern w:val="0"/>
          <w:sz w:val="24"/>
          <w:szCs w:val="24"/>
          <w:lang w:eastAsia="en-US"/>
        </w:rPr>
        <w:t>.</w:t>
      </w:r>
      <w:r w:rsidR="00A905EE" w:rsidRPr="00A905EE">
        <w:rPr>
          <w:rFonts w:ascii="Arial" w:eastAsia="Arial" w:hAnsi="Arial" w:cs="Arial"/>
          <w:kern w:val="0"/>
          <w:sz w:val="24"/>
          <w:szCs w:val="24"/>
          <w:lang w:eastAsia="en-US"/>
        </w:rPr>
        <w:tab/>
        <w:t xml:space="preserve"> Eilenberg, T., Fink, P., Jensen, J. S., Rief, W., &amp;Frostholm, L. (2015). Acceptance and commitment group therapy (ACT-G) for health anxiety: a randomized controlled trial. Psychological Medicine, 46(1), 103–115. https://doi.org/10.1017/s0033291715001579</w:t>
      </w:r>
    </w:p>
    <w:p w:rsidR="00A905EE" w:rsidRPr="00A905EE" w:rsidRDefault="00A94A12" w:rsidP="00A905EE">
      <w:pPr>
        <w:widowControl/>
        <w:spacing w:line="480" w:lineRule="auto"/>
        <w:jc w:val="left"/>
        <w:rPr>
          <w:rFonts w:ascii="Arial" w:eastAsia="Arial" w:hAnsi="Arial" w:cs="Arial"/>
          <w:kern w:val="0"/>
          <w:sz w:val="24"/>
          <w:szCs w:val="24"/>
          <w:lang w:eastAsia="en-US"/>
        </w:rPr>
      </w:pPr>
      <w:r>
        <w:rPr>
          <w:rFonts w:ascii="Arial" w:hAnsi="Arial" w:cs="Arial" w:hint="eastAsia"/>
          <w:kern w:val="0"/>
          <w:sz w:val="24"/>
          <w:szCs w:val="24"/>
        </w:rPr>
        <w:t>12</w:t>
      </w:r>
      <w:r w:rsidR="00A905EE" w:rsidRPr="00A905EE">
        <w:rPr>
          <w:rFonts w:ascii="Arial" w:eastAsia="Arial" w:hAnsi="Arial" w:cs="Arial"/>
          <w:kern w:val="0"/>
          <w:sz w:val="24"/>
          <w:szCs w:val="24"/>
          <w:lang w:eastAsia="en-US"/>
        </w:rPr>
        <w:t xml:space="preserve">. </w:t>
      </w:r>
      <w:r w:rsidR="00A905EE" w:rsidRPr="00A905EE">
        <w:rPr>
          <w:rFonts w:ascii="Arial" w:eastAsia="Arial" w:hAnsi="Arial" w:cs="Arial"/>
          <w:kern w:val="0"/>
          <w:sz w:val="24"/>
          <w:szCs w:val="24"/>
          <w:lang w:eastAsia="en-US"/>
        </w:rPr>
        <w:tab/>
        <w:t>Heffner, J. L., Kelly, M. M., Waxmonsky, J., Mattocks, K., Serfozo, E., Bricker, J. B., ... &amp;Ostacher, M. (2019). Pilot Randomized Controlled Trial of Web-Delivered Acceptance and Commitment Therapy Versus Smokefree. gov for Smokers with Bipolar Disorder. Nicotine &amp; Tobacco Research.</w:t>
      </w:r>
    </w:p>
    <w:p w:rsidR="00A905EE" w:rsidRPr="00A905EE" w:rsidRDefault="00A94A12" w:rsidP="004C0B1F">
      <w:pPr>
        <w:widowControl/>
        <w:spacing w:line="480" w:lineRule="auto"/>
        <w:jc w:val="left"/>
      </w:pPr>
      <w:r>
        <w:rPr>
          <w:rFonts w:ascii="Arial" w:hAnsi="Arial" w:cs="Arial" w:hint="eastAsia"/>
          <w:kern w:val="0"/>
          <w:sz w:val="24"/>
          <w:szCs w:val="24"/>
        </w:rPr>
        <w:lastRenderedPageBreak/>
        <w:t>13</w:t>
      </w:r>
      <w:r w:rsidR="00A905EE" w:rsidRPr="00A905EE">
        <w:rPr>
          <w:rFonts w:ascii="Arial" w:eastAsia="Arial" w:hAnsi="Arial" w:cs="Arial"/>
          <w:kern w:val="0"/>
          <w:sz w:val="24"/>
          <w:szCs w:val="24"/>
          <w:lang w:eastAsia="en-US"/>
        </w:rPr>
        <w:t>.</w:t>
      </w:r>
      <w:r w:rsidR="00A905EE" w:rsidRPr="00A905EE">
        <w:rPr>
          <w:rFonts w:ascii="Arial" w:eastAsia="Arial" w:hAnsi="Arial" w:cs="Arial"/>
          <w:kern w:val="0"/>
          <w:sz w:val="24"/>
          <w:szCs w:val="24"/>
          <w:lang w:eastAsia="en-US"/>
        </w:rPr>
        <w:tab/>
        <w:t>Ehman, A. C., &amp; Gross, A. M. (2018). Acceptance and Commitment Therapy and Motivational Interviewing in the Treatment of Alcohol Use Disorder in a College Woman: A Case Study. Sage Journal, 18(1), 36–53. https://doi.org/10.1177/1534650118804886</w:t>
      </w:r>
    </w:p>
    <w:sectPr w:rsidR="00A905EE" w:rsidRPr="00A905EE" w:rsidSect="0060474F">
      <w:pgSz w:w="16838" w:h="11906" w:orient="landscape"/>
      <w:pgMar w:top="1800" w:right="1440" w:bottom="1800" w:left="144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D1A09" w:rsidRDefault="00ED1A09" w:rsidP="00B22C55">
      <w:r>
        <w:separator/>
      </w:r>
    </w:p>
  </w:endnote>
  <w:endnote w:type="continuationSeparator" w:id="1">
    <w:p w:rsidR="00ED1A09" w:rsidRDefault="00ED1A09" w:rsidP="00B22C55">
      <w:r>
        <w:continuationSeparator/>
      </w:r>
    </w:p>
  </w:endnote>
</w:endnotes>
</file>

<file path=word/fontTable.xml><?xml version="1.0" encoding="utf-8"?>
<w:fonts xmlns:r="http://schemas.openxmlformats.org/officeDocument/2006/relationships" xmlns:w="http://schemas.openxmlformats.org/wordprocessingml/2006/main">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D1A09" w:rsidRDefault="00ED1A09" w:rsidP="00B22C55">
      <w:r>
        <w:separator/>
      </w:r>
    </w:p>
  </w:footnote>
  <w:footnote w:type="continuationSeparator" w:id="1">
    <w:p w:rsidR="00ED1A09" w:rsidRDefault="00ED1A09" w:rsidP="00B22C55">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512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60474F"/>
    <w:rsid w:val="003766DC"/>
    <w:rsid w:val="003E2232"/>
    <w:rsid w:val="004C0B1F"/>
    <w:rsid w:val="00556FE3"/>
    <w:rsid w:val="0060474F"/>
    <w:rsid w:val="009F2F8C"/>
    <w:rsid w:val="00A905EE"/>
    <w:rsid w:val="00A94A12"/>
    <w:rsid w:val="00B22C55"/>
    <w:rsid w:val="00BB0C78"/>
    <w:rsid w:val="00D904C7"/>
    <w:rsid w:val="00E07F1E"/>
    <w:rsid w:val="00ED1A0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E223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22C5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22C55"/>
    <w:rPr>
      <w:sz w:val="18"/>
      <w:szCs w:val="18"/>
    </w:rPr>
  </w:style>
  <w:style w:type="paragraph" w:styleId="a4">
    <w:name w:val="footer"/>
    <w:basedOn w:val="a"/>
    <w:link w:val="Char0"/>
    <w:uiPriority w:val="99"/>
    <w:unhideWhenUsed/>
    <w:rsid w:val="00B22C55"/>
    <w:pPr>
      <w:tabs>
        <w:tab w:val="center" w:pos="4153"/>
        <w:tab w:val="right" w:pos="8306"/>
      </w:tabs>
      <w:snapToGrid w:val="0"/>
      <w:jc w:val="left"/>
    </w:pPr>
    <w:rPr>
      <w:sz w:val="18"/>
      <w:szCs w:val="18"/>
    </w:rPr>
  </w:style>
  <w:style w:type="character" w:customStyle="1" w:styleId="Char0">
    <w:name w:val="页脚 Char"/>
    <w:basedOn w:val="a0"/>
    <w:link w:val="a4"/>
    <w:uiPriority w:val="99"/>
    <w:rsid w:val="00B22C55"/>
    <w:rPr>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3</Pages>
  <Words>3324</Words>
  <Characters>18953</Characters>
  <Application>Microsoft Office Word</Application>
  <DocSecurity>0</DocSecurity>
  <Lines>157</Lines>
  <Paragraphs>44</Paragraphs>
  <ScaleCrop>false</ScaleCrop>
  <Company/>
  <LinksUpToDate>false</LinksUpToDate>
  <CharactersWithSpaces>222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dong fan</dc:creator>
  <cp:keywords/>
  <dc:description/>
  <cp:lastModifiedBy>微软用户</cp:lastModifiedBy>
  <cp:revision>9</cp:revision>
  <dcterms:created xsi:type="dcterms:W3CDTF">2020-08-20T15:02:00Z</dcterms:created>
  <dcterms:modified xsi:type="dcterms:W3CDTF">2020-08-21T05:09:00Z</dcterms:modified>
</cp:coreProperties>
</file>